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FCEDD" w14:textId="011520CF" w:rsidR="00FA3FD2" w:rsidRDefault="00B47F57" w:rsidP="00573B6A">
      <w:pPr>
        <w:pStyle w:val="Heading1"/>
      </w:pPr>
      <w:bookmarkStart w:id="0" w:name="_Hlk126343401"/>
      <w:commentRangeStart w:id="1"/>
      <w:r w:rsidRPr="00A40B4B">
        <w:t>Figu</w:t>
      </w:r>
      <w:r w:rsidR="00D21531" w:rsidRPr="00A40B4B">
        <w:t>res</w:t>
      </w:r>
      <w:commentRangeEnd w:id="1"/>
      <w:r w:rsidR="007215AA">
        <w:rPr>
          <w:rStyle w:val="CommentReference"/>
          <w:rFonts w:eastAsiaTheme="minorHAnsi" w:cs="Calibri"/>
          <w:b w:val="0"/>
          <w:color w:val="auto"/>
        </w:rPr>
        <w:commentReference w:id="1"/>
      </w:r>
    </w:p>
    <w:p w14:paraId="350E3A7A" w14:textId="5BCF5F75" w:rsidR="0081010A" w:rsidRPr="00D20162" w:rsidRDefault="0081010A" w:rsidP="0081010A">
      <w:pPr>
        <w:pStyle w:val="Heading2"/>
      </w:pPr>
      <w:r w:rsidRPr="00E930C2">
        <w:rPr>
          <w:rStyle w:val="Heading2Char"/>
          <w:rFonts w:eastAsiaTheme="minorHAnsi"/>
          <w:b/>
          <w:bCs/>
        </w:rPr>
        <w:t xml:space="preserve">Figure </w:t>
      </w:r>
      <w:r w:rsidR="00757C4A">
        <w:rPr>
          <w:rStyle w:val="Heading2Char"/>
          <w:rFonts w:eastAsiaTheme="minorHAnsi"/>
          <w:b/>
          <w:bCs/>
        </w:rPr>
        <w:t>1</w:t>
      </w:r>
    </w:p>
    <w:p w14:paraId="7DE626BE" w14:textId="6D440999" w:rsidR="0081010A" w:rsidRPr="00433B8F" w:rsidRDefault="00382907" w:rsidP="0081010A">
      <w:pPr>
        <w:rPr>
          <w:lang w:val="nl-NL"/>
        </w:rPr>
      </w:pPr>
      <w:ins w:id="2" w:author="Graaf, S.C. de (Bastiaan)" w:date="2023-08-28T13:08:00Z">
        <w:r>
          <w:rPr>
            <w:noProof/>
            <w:lang w:val="nl-NL"/>
          </w:rPr>
          <w:drawing>
            <wp:inline distT="0" distB="0" distL="0" distR="0" wp14:anchorId="66311676" wp14:editId="67BE35DB">
              <wp:extent cx="5943600" cy="2544792"/>
              <wp:effectExtent l="0" t="0" r="0" b="8255"/>
              <wp:docPr id="10822957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95796" name="Picture 1" descr="A diagram of a graph&#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b="39772"/>
                      <a:stretch/>
                    </pic:blipFill>
                    <pic:spPr bwMode="auto">
                      <a:xfrm>
                        <a:off x="0" y="0"/>
                        <a:ext cx="5943600" cy="2544792"/>
                      </a:xfrm>
                      <a:prstGeom prst="rect">
                        <a:avLst/>
                      </a:prstGeom>
                      <a:ln>
                        <a:noFill/>
                      </a:ln>
                      <a:extLst>
                        <a:ext uri="{53640926-AAD7-44D8-BBD7-CCE9431645EC}">
                          <a14:shadowObscured xmlns:a14="http://schemas.microsoft.com/office/drawing/2010/main"/>
                        </a:ext>
                      </a:extLst>
                    </pic:spPr>
                  </pic:pic>
                </a:graphicData>
              </a:graphic>
            </wp:inline>
          </w:drawing>
        </w:r>
      </w:ins>
    </w:p>
    <w:p w14:paraId="016951B8" w14:textId="6A7A46D0" w:rsidR="0081010A" w:rsidRPr="00D20162" w:rsidRDefault="0081010A" w:rsidP="0081010A">
      <w:pPr>
        <w:pStyle w:val="Heading3"/>
        <w:rPr>
          <w:rStyle w:val="Heading2Char"/>
          <w:rFonts w:eastAsiaTheme="minorHAnsi"/>
          <w:b/>
          <w:bCs/>
        </w:rPr>
      </w:pPr>
      <w:r w:rsidRPr="00D20162">
        <w:rPr>
          <w:rStyle w:val="Heading2Char"/>
          <w:rFonts w:eastAsiaTheme="minorHAnsi"/>
          <w:b/>
          <w:bCs/>
        </w:rPr>
        <w:t xml:space="preserve">Modular sequencing </w:t>
      </w:r>
      <w:r w:rsidR="00560AB9">
        <w:rPr>
          <w:rStyle w:val="Heading2Char"/>
          <w:rFonts w:eastAsiaTheme="minorHAnsi"/>
          <w:b/>
          <w:bCs/>
        </w:rPr>
        <w:t xml:space="preserve">can be used to </w:t>
      </w:r>
      <w:r w:rsidRPr="00D20162">
        <w:rPr>
          <w:rStyle w:val="Heading2Char"/>
          <w:rFonts w:eastAsiaTheme="minorHAnsi"/>
          <w:b/>
          <w:bCs/>
        </w:rPr>
        <w:t>limit the search space</w:t>
      </w:r>
    </w:p>
    <w:p w14:paraId="3FDE13FA" w14:textId="358C7429" w:rsidR="0081010A" w:rsidRDefault="00EE0EDA" w:rsidP="00935F1B">
      <w:pPr>
        <w:spacing w:line="360" w:lineRule="auto"/>
      </w:pPr>
      <w:r w:rsidRPr="00D36000">
        <w:rPr>
          <w:b/>
          <w:bCs/>
        </w:rPr>
        <w:t>a)</w:t>
      </w:r>
      <w:r>
        <w:t xml:space="preserve"> </w:t>
      </w:r>
      <w:r w:rsidR="00560AB9">
        <w:t>S</w:t>
      </w:r>
      <w:r w:rsidR="0081010A">
        <w:t>chematic</w:t>
      </w:r>
      <w:r w:rsidR="00560AB9">
        <w:t xml:space="preserve"> of data-integration workflow</w:t>
      </w:r>
      <w:r w:rsidR="0081010A">
        <w:t xml:space="preserve">. </w:t>
      </w:r>
      <w:r w:rsidR="00560AB9">
        <w:t xml:space="preserve">The approach </w:t>
      </w:r>
      <w:r w:rsidR="0081010A">
        <w:t xml:space="preserve">consists of three stages in which increasingly large sequence segments are sequenced and then used as input for the next stage. </w:t>
      </w:r>
      <w:r w:rsidR="00560AB9">
        <w:t xml:space="preserve">Initially, only </w:t>
      </w:r>
      <w:r w:rsidR="0081010A">
        <w:t xml:space="preserve">the framework regions (FRs) are sequenced. Then the FR candidates are converted into </w:t>
      </w:r>
      <w:r w:rsidR="00560AB9">
        <w:t xml:space="preserve">extended </w:t>
      </w:r>
      <w:r w:rsidR="0081010A">
        <w:t>FR-CDR-FR candidates (</w:t>
      </w:r>
      <w:r w:rsidR="0081010A" w:rsidRPr="00560235">
        <w:rPr>
          <w:i/>
          <w:iCs/>
        </w:rPr>
        <w:t>i.e.</w:t>
      </w:r>
      <w:r w:rsidR="00560AB9">
        <w:t xml:space="preserve">, </w:t>
      </w:r>
      <w:r w:rsidR="0081010A">
        <w:t>CDRs with adjacent FRs). Finally, the FR-CDR-FRs are recombined into full chain candidates. Each stage follows a flow starting with sequence candidate generation based on input data</w:t>
      </w:r>
      <w:r w:rsidR="00560AB9">
        <w:t xml:space="preserve"> </w:t>
      </w:r>
      <w:r w:rsidR="0081010A">
        <w:t xml:space="preserve">(“Generate”). These candidates are scored using multiple data streams (“Integrate”), then the best candidates are selected using these scores (“Evaluate”). </w:t>
      </w:r>
      <w:r w:rsidRPr="00D36000">
        <w:rPr>
          <w:b/>
          <w:bCs/>
        </w:rPr>
        <w:t>b</w:t>
      </w:r>
      <w:r w:rsidR="0081010A" w:rsidRPr="00D36000">
        <w:rPr>
          <w:b/>
          <w:bCs/>
        </w:rPr>
        <w:t>)</w:t>
      </w:r>
      <w:r w:rsidR="0081010A">
        <w:t xml:space="preserve"> S</w:t>
      </w:r>
      <w:r w:rsidR="00560AB9">
        <w:t>ize of the s</w:t>
      </w:r>
      <w:r w:rsidR="0081010A">
        <w:t xml:space="preserve">earch space throughout the workflow. The approximate number of candidates is shown </w:t>
      </w:r>
      <w:r w:rsidR="00560AB9">
        <w:t>in the</w:t>
      </w:r>
      <w:r w:rsidR="0081010A">
        <w:t xml:space="preserve"> modular approach (pink) </w:t>
      </w:r>
      <w:r w:rsidR="0081010A" w:rsidRPr="00BF1118">
        <w:rPr>
          <w:i/>
          <w:iCs/>
        </w:rPr>
        <w:t>versus</w:t>
      </w:r>
      <w:r w:rsidR="0081010A">
        <w:t xml:space="preserve"> processing the whole sequence at once (teal). By first sequencing smaller segments, the search space </w:t>
      </w:r>
      <w:r w:rsidR="00560AB9">
        <w:t xml:space="preserve">can be </w:t>
      </w:r>
      <w:r w:rsidR="00BF1118">
        <w:t>kept</w:t>
      </w:r>
      <w:r w:rsidR="00560AB9">
        <w:t xml:space="preserve"> relatively small</w:t>
      </w:r>
      <w:r w:rsidR="0081010A">
        <w:t xml:space="preserve">. The </w:t>
      </w:r>
      <w:r w:rsidR="0081010A" w:rsidRPr="00E930C2">
        <w:t>segment</w:t>
      </w:r>
      <w:r w:rsidR="0081010A">
        <w:t xml:space="preserve"> candidate pool is expanded at the start of the stage and reduced after scoring. This ensures we never consider more than ~10</w:t>
      </w:r>
      <w:r w:rsidR="0081010A" w:rsidRPr="00560235">
        <w:rPr>
          <w:vertAlign w:val="superscript"/>
        </w:rPr>
        <w:t>3</w:t>
      </w:r>
      <w:r w:rsidR="0081010A">
        <w:t xml:space="preserve"> segment candidates at the same time, keeping computational cost in </w:t>
      </w:r>
      <w:commentRangeStart w:id="3"/>
      <w:commentRangeStart w:id="4"/>
      <w:r w:rsidR="0081010A">
        <w:t>balance</w:t>
      </w:r>
      <w:commentRangeEnd w:id="3"/>
      <w:r w:rsidR="00560AB9">
        <w:rPr>
          <w:rStyle w:val="CommentReference"/>
        </w:rPr>
        <w:commentReference w:id="3"/>
      </w:r>
      <w:commentRangeEnd w:id="4"/>
      <w:r w:rsidR="00B149EC">
        <w:rPr>
          <w:rStyle w:val="CommentReference"/>
        </w:rPr>
        <w:commentReference w:id="4"/>
      </w:r>
      <w:r w:rsidR="0081010A">
        <w:t>.</w:t>
      </w:r>
      <w:r w:rsidR="0081010A">
        <w:br w:type="page"/>
      </w:r>
    </w:p>
    <w:p w14:paraId="229854A2" w14:textId="212CDCE3" w:rsidR="00D20162" w:rsidRPr="00D20162" w:rsidRDefault="00D20162" w:rsidP="00E930C2">
      <w:pPr>
        <w:pStyle w:val="Heading2"/>
      </w:pPr>
      <w:r w:rsidRPr="00E930C2">
        <w:rPr>
          <w:rStyle w:val="Heading2Char"/>
          <w:rFonts w:eastAsiaTheme="minorHAnsi"/>
          <w:b/>
          <w:bCs/>
        </w:rPr>
        <w:lastRenderedPageBreak/>
        <w:t xml:space="preserve">Figure </w:t>
      </w:r>
      <w:r w:rsidR="00757C4A">
        <w:rPr>
          <w:rStyle w:val="Heading2Char"/>
          <w:rFonts w:eastAsiaTheme="minorHAnsi"/>
          <w:b/>
          <w:bCs/>
        </w:rPr>
        <w:t>2</w:t>
      </w:r>
    </w:p>
    <w:p w14:paraId="7CBC2197" w14:textId="2AB6109F" w:rsidR="00266363" w:rsidRDefault="00266363" w:rsidP="00573B6A">
      <w:pPr>
        <w:rPr>
          <w:noProof/>
        </w:rPr>
      </w:pPr>
      <w:r w:rsidRPr="00C97AD2">
        <w:rPr>
          <w:noProof/>
          <w:lang w:val="en-US"/>
        </w:rPr>
        <w:drawing>
          <wp:inline distT="0" distB="0" distL="0" distR="0" wp14:anchorId="25A85F08" wp14:editId="320E2A9C">
            <wp:extent cx="5643227" cy="305975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3227" cy="3059755"/>
                    </a:xfrm>
                    <a:prstGeom prst="rect">
                      <a:avLst/>
                    </a:prstGeom>
                  </pic:spPr>
                </pic:pic>
              </a:graphicData>
            </a:graphic>
          </wp:inline>
        </w:drawing>
      </w:r>
    </w:p>
    <w:p w14:paraId="08E36FBB" w14:textId="328EAE66" w:rsidR="00DA3D8A" w:rsidRPr="00AF488A" w:rsidRDefault="001E0C3A" w:rsidP="00E930C2">
      <w:pPr>
        <w:pStyle w:val="Heading3"/>
      </w:pPr>
      <w:bookmarkStart w:id="5" w:name="_Hlk127279251"/>
      <w:r>
        <w:t xml:space="preserve">Increasing complexity leads to an increase in ambiguity in </w:t>
      </w:r>
      <w:del w:id="6" w:author="Heck, A.J.R. (Albert)" w:date="2023-08-13T09:56:00Z">
        <w:r w:rsidDel="003D1DE1">
          <w:delText>LC-MS/MS experiments</w:delText>
        </w:r>
      </w:del>
      <w:ins w:id="7" w:author="Heck, A.J.R. (Albert)" w:date="2023-08-13T09:57:00Z">
        <w:r w:rsidR="003D1DE1">
          <w:t>mass determination in middle-down proteomics of antibodies</w:t>
        </w:r>
      </w:ins>
      <w:r w:rsidR="001771C9">
        <w:t>.</w:t>
      </w:r>
    </w:p>
    <w:p w14:paraId="5414D004" w14:textId="6515A9A1" w:rsidR="001E0C3A" w:rsidRPr="001E0C3A" w:rsidRDefault="001E0C3A" w:rsidP="00E930C2">
      <w:r>
        <w:t xml:space="preserve"> </w:t>
      </w:r>
      <w:r w:rsidR="003D1DE1">
        <w:t xml:space="preserve">LC-trace </w:t>
      </w:r>
      <w:r>
        <w:t>(</w:t>
      </w:r>
      <w:r w:rsidR="006E6462">
        <w:t xml:space="preserve">top </w:t>
      </w:r>
      <w:r>
        <w:t>panel)</w:t>
      </w:r>
      <w:r w:rsidR="003D1DE1">
        <w:t>,</w:t>
      </w:r>
      <w:r w:rsidR="003E020C">
        <w:t xml:space="preserve"> </w:t>
      </w:r>
      <w:r w:rsidR="003D1DE1">
        <w:t xml:space="preserve">zero-charge deconvoluted mass spectrum </w:t>
      </w:r>
      <w:r w:rsidR="003E020C">
        <w:t>(middle panel</w:t>
      </w:r>
      <w:r w:rsidR="003D1DE1">
        <w:t>)</w:t>
      </w:r>
      <w:r>
        <w:t xml:space="preserve">, and </w:t>
      </w:r>
      <w:del w:id="8" w:author="Heck, A.J.R. (Albert)" w:date="2023-08-13T10:00:00Z">
        <w:r w:rsidDel="003D1DE1">
          <w:delText xml:space="preserve">MS2 </w:delText>
        </w:r>
      </w:del>
      <w:del w:id="9" w:author="Graaf, S.C. de (Bastiaan)" w:date="2023-08-28T12:58:00Z">
        <w:r w:rsidDel="00382907">
          <w:delText>trace</w:delText>
        </w:r>
      </w:del>
      <w:ins w:id="10" w:author="Heck, A.J.R. (Albert)" w:date="2023-08-13T10:00:00Z">
        <w:del w:id="11" w:author="Graaf, S.C. de (Bastiaan)" w:date="2023-08-28T12:58:00Z">
          <w:r w:rsidR="003D1DE1" w:rsidDel="00382907">
            <w:delText>selected</w:delText>
          </w:r>
        </w:del>
      </w:ins>
      <w:ins w:id="12" w:author="Graaf, S.C. de (Bastiaan)" w:date="2023-08-28T12:58:00Z">
        <w:r w:rsidR="00382907">
          <w:t>averaged</w:t>
        </w:r>
      </w:ins>
      <w:ins w:id="13" w:author="Heck, A.J.R. (Albert)" w:date="2023-08-13T10:00:00Z">
        <w:r w:rsidR="003D1DE1">
          <w:t xml:space="preserve"> </w:t>
        </w:r>
        <w:del w:id="14" w:author="Graaf, S.C. de (Bastiaan)" w:date="2023-08-28T12:58:00Z">
          <w:r w:rsidR="003D1DE1" w:rsidDel="00382907">
            <w:delText xml:space="preserve">raw </w:delText>
          </w:r>
          <w:r w:rsidR="003D1DE1" w:rsidDel="00C52619">
            <w:delText>mass</w:delText>
          </w:r>
        </w:del>
      </w:ins>
      <w:ins w:id="15" w:author="Graaf, S.C. de (Bastiaan)" w:date="2023-08-28T12:58:00Z">
        <w:r w:rsidR="00C52619">
          <w:t>MS</w:t>
        </w:r>
        <w:proofErr w:type="gramStart"/>
        <w:r w:rsidR="00C52619">
          <w:t xml:space="preserve">2 </w:t>
        </w:r>
      </w:ins>
      <w:ins w:id="16" w:author="Heck, A.J.R. (Albert)" w:date="2023-08-13T10:00:00Z">
        <w:r w:rsidR="003D1DE1">
          <w:t xml:space="preserve"> spectrum</w:t>
        </w:r>
      </w:ins>
      <w:proofErr w:type="gramEnd"/>
      <w:r>
        <w:t xml:space="preserve"> </w:t>
      </w:r>
      <w:r w:rsidR="003E020C">
        <w:t>(bottom panel)</w:t>
      </w:r>
      <w:del w:id="17" w:author="Heck, A.J.R. (Albert)" w:date="2023-08-13T10:00:00Z">
        <w:r w:rsidR="003E020C" w:rsidDel="003D1DE1">
          <w:delText xml:space="preserve"> </w:delText>
        </w:r>
        <w:r w:rsidDel="003D1DE1">
          <w:delText>for a selected and fragmented chain</w:delText>
        </w:r>
      </w:del>
      <w:r>
        <w:t xml:space="preserve">. </w:t>
      </w:r>
      <w:r w:rsidRPr="00B64F66">
        <w:rPr>
          <w:b/>
        </w:rPr>
        <w:t xml:space="preserve">a) </w:t>
      </w:r>
      <w:r w:rsidR="003D1DE1">
        <w:t>Pure</w:t>
      </w:r>
      <w:r>
        <w:t xml:space="preserve"> Trastuzumab</w:t>
      </w:r>
      <w:r w:rsidR="003D1DE1">
        <w:t xml:space="preserve"> with clear signals for the light chain and the </w:t>
      </w:r>
      <w:proofErr w:type="spellStart"/>
      <w:r w:rsidR="003D1DE1">
        <w:t>Fd</w:t>
      </w:r>
      <w:proofErr w:type="spellEnd"/>
      <w:r w:rsidR="003D1DE1">
        <w:t xml:space="preserve"> chain</w:t>
      </w:r>
      <w:r>
        <w:t xml:space="preserve">. </w:t>
      </w:r>
      <w:r>
        <w:rPr>
          <w:b/>
        </w:rPr>
        <w:t>b)</w:t>
      </w:r>
      <w:r>
        <w:t xml:space="preserve"> Mix</w:t>
      </w:r>
      <w:r w:rsidR="003D1DE1">
        <w:t>ture of</w:t>
      </w:r>
      <w:r>
        <w:t xml:space="preserve"> </w:t>
      </w:r>
      <w:r w:rsidR="00B64F66">
        <w:t>Trastuzumab and two other monoclonal antibodies</w:t>
      </w:r>
      <w:r>
        <w:t xml:space="preserve">. </w:t>
      </w:r>
      <w:r>
        <w:rPr>
          <w:b/>
        </w:rPr>
        <w:t>c)</w:t>
      </w:r>
      <w:r>
        <w:t xml:space="preserve"> Polyclonal sample from plasma.</w:t>
      </w:r>
      <w:r w:rsidR="003D1DE1">
        <w:t xml:space="preserve"> </w:t>
      </w:r>
      <w:commentRangeStart w:id="18"/>
      <w:r w:rsidR="003D1DE1">
        <w:t>The contributions of the target and paired chains diminish relatively when the background becomes more complex.</w:t>
      </w:r>
      <w:commentRangeEnd w:id="18"/>
      <w:r w:rsidR="00B74CF4">
        <w:rPr>
          <w:rStyle w:val="CommentReference"/>
        </w:rPr>
        <w:commentReference w:id="18"/>
      </w:r>
    </w:p>
    <w:bookmarkEnd w:id="5"/>
    <w:p w14:paraId="25A75AEE" w14:textId="4DFBF287" w:rsidR="00C956DD" w:rsidRDefault="00C956DD" w:rsidP="00D36000">
      <w:pPr>
        <w:pStyle w:val="Caption"/>
      </w:pPr>
      <w:r>
        <w:br w:type="page"/>
      </w:r>
    </w:p>
    <w:p w14:paraId="4DE77F88" w14:textId="04D20C87" w:rsidR="00D20162" w:rsidRPr="00D20162" w:rsidRDefault="00D20162" w:rsidP="00D20162">
      <w:pPr>
        <w:pStyle w:val="Heading2"/>
      </w:pPr>
      <w:r w:rsidRPr="00D20162">
        <w:rPr>
          <w:rStyle w:val="Heading2Char"/>
          <w:rFonts w:eastAsiaTheme="minorHAnsi"/>
          <w:b/>
          <w:bCs/>
        </w:rPr>
        <w:lastRenderedPageBreak/>
        <w:t xml:space="preserve">Figure </w:t>
      </w:r>
      <w:r w:rsidR="00757C4A">
        <w:rPr>
          <w:rStyle w:val="Heading2Char"/>
          <w:rFonts w:eastAsiaTheme="minorHAnsi"/>
          <w:b/>
          <w:bCs/>
        </w:rPr>
        <w:t>3</w:t>
      </w:r>
    </w:p>
    <w:p w14:paraId="79D26658" w14:textId="464CCB65" w:rsidR="00D20162" w:rsidRDefault="00823544">
      <w:pPr>
        <w:rPr>
          <w:rStyle w:val="Heading2Char"/>
          <w:rFonts w:eastAsiaTheme="minorHAnsi"/>
        </w:rPr>
      </w:pPr>
      <w:r>
        <w:rPr>
          <w:rFonts w:ascii="Times New Roman" w:hAnsi="Times New Roman" w:cs="Times New Roman"/>
          <w:b/>
          <w:bCs/>
          <w:noProof/>
          <w:sz w:val="24"/>
          <w:szCs w:val="24"/>
          <w:lang w:val="en-US"/>
        </w:rPr>
        <w:drawing>
          <wp:inline distT="0" distB="0" distL="0" distR="0" wp14:anchorId="7C10B4EA" wp14:editId="0626C17F">
            <wp:extent cx="5942664" cy="298958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2664" cy="2989580"/>
                    </a:xfrm>
                    <a:prstGeom prst="rect">
                      <a:avLst/>
                    </a:prstGeom>
                  </pic:spPr>
                </pic:pic>
              </a:graphicData>
            </a:graphic>
          </wp:inline>
        </w:drawing>
      </w:r>
      <w:r w:rsidR="00FF563B" w:rsidRPr="00573B6A">
        <w:rPr>
          <w:rStyle w:val="Heading2Char"/>
          <w:rFonts w:eastAsiaTheme="minorHAnsi"/>
        </w:rPr>
        <w:t xml:space="preserve"> </w:t>
      </w:r>
      <w:bookmarkStart w:id="19" w:name="_Hlk127279268"/>
    </w:p>
    <w:p w14:paraId="643D2D00" w14:textId="499D73B9" w:rsidR="00BF1118" w:rsidRPr="00382907" w:rsidRDefault="006E6462" w:rsidP="00382907">
      <w:pPr>
        <w:pStyle w:val="Heading2"/>
      </w:pPr>
      <w:del w:id="20" w:author="Graaf, S.C. de (Bastiaan)" w:date="2023-08-28T12:59:00Z">
        <w:r w:rsidDel="00382907">
          <w:rPr>
            <w:rStyle w:val="Heading3Char"/>
            <w:b/>
            <w:bCs/>
          </w:rPr>
          <w:delText xml:space="preserve">Loss </w:delText>
        </w:r>
      </w:del>
      <w:ins w:id="21" w:author="Heck, A.J.R. (Albert)" w:date="2023-08-18T17:03:00Z">
        <w:del w:id="22" w:author="Graaf, S.C. de (Bastiaan)" w:date="2023-08-28T12:59:00Z">
          <w:r w:rsidR="00BF6D98" w:rsidDel="00382907">
            <w:rPr>
              <w:rStyle w:val="Heading3Char"/>
              <w:b/>
              <w:bCs/>
            </w:rPr>
            <w:delText xml:space="preserve">There is a loss </w:delText>
          </w:r>
        </w:del>
      </w:ins>
      <w:del w:id="23" w:author="Graaf, S.C. de (Bastiaan)" w:date="2023-08-28T12:59:00Z">
        <w:r w:rsidDel="00382907">
          <w:rPr>
            <w:rStyle w:val="Heading3Char"/>
            <w:b/>
            <w:bCs/>
          </w:rPr>
          <w:delText xml:space="preserve">of sequence extraction fidelity </w:delText>
        </w:r>
      </w:del>
      <w:ins w:id="24" w:author="Heck, A.J.R. (Albert)" w:date="2023-08-18T17:02:00Z">
        <w:del w:id="25" w:author="Graaf, S.C. de (Bastiaan)" w:date="2023-08-28T12:59:00Z">
          <w:r w:rsidR="00BF6D98" w:rsidDel="00382907">
            <w:rPr>
              <w:rStyle w:val="Heading3Char"/>
              <w:b/>
              <w:bCs/>
            </w:rPr>
            <w:delText>in sequenci</w:delText>
          </w:r>
        </w:del>
      </w:ins>
      <w:ins w:id="26" w:author="Heck, A.J.R. (Albert)" w:date="2023-08-18T17:03:00Z">
        <w:del w:id="27" w:author="Graaf, S.C. de (Bastiaan)" w:date="2023-08-28T12:59:00Z">
          <w:r w:rsidR="00BF6D98" w:rsidDel="00382907">
            <w:rPr>
              <w:rStyle w:val="Heading3Char"/>
              <w:b/>
              <w:bCs/>
            </w:rPr>
            <w:delText>n</w:delText>
          </w:r>
        </w:del>
      </w:ins>
      <w:ins w:id="28" w:author="Heck, A.J.R. (Albert)" w:date="2023-08-18T17:02:00Z">
        <w:del w:id="29" w:author="Graaf, S.C. de (Bastiaan)" w:date="2023-08-28T12:59:00Z">
          <w:r w:rsidR="00BF6D98" w:rsidDel="00382907">
            <w:rPr>
              <w:rStyle w:val="Heading3Char"/>
              <w:b/>
              <w:bCs/>
            </w:rPr>
            <w:delText xml:space="preserve">g </w:delText>
          </w:r>
        </w:del>
      </w:ins>
      <w:del w:id="30" w:author="Graaf, S.C. de (Bastiaan)" w:date="2023-08-28T12:59:00Z">
        <w:r w:rsidDel="00382907">
          <w:rPr>
            <w:rStyle w:val="Heading3Char"/>
            <w:b/>
            <w:bCs/>
          </w:rPr>
          <w:delText>for higher complexity samples using only shotgun proteomics data</w:delText>
        </w:r>
        <w:r w:rsidR="00EC0192" w:rsidDel="00382907">
          <w:rPr>
            <w:rStyle w:val="Heading3Char"/>
            <w:b/>
            <w:bCs/>
          </w:rPr>
          <w:delText xml:space="preserve">. </w:delText>
        </w:r>
      </w:del>
      <w:ins w:id="31" w:author="Graaf, S.C. de (Bastiaan)" w:date="2023-08-22T14:00:00Z">
        <w:r w:rsidR="00BF1118">
          <w:t>Sequencing h</w:t>
        </w:r>
      </w:ins>
      <w:ins w:id="32" w:author="Graaf, S.C. de (Bastiaan)" w:date="2023-08-22T13:59:00Z">
        <w:r w:rsidR="00BF1118">
          <w:t>igher complexity samples l</w:t>
        </w:r>
      </w:ins>
      <w:ins w:id="33" w:author="Graaf, S.C. de (Bastiaan)" w:date="2023-08-22T14:00:00Z">
        <w:r w:rsidR="00BF1118">
          <w:t xml:space="preserve">ead to a loss of fidelity in sequencing </w:t>
        </w:r>
      </w:ins>
      <w:ins w:id="34" w:author="Graaf, S.C. de (Bastiaan)" w:date="2023-08-22T14:01:00Z">
        <w:r w:rsidR="00BF1118">
          <w:t xml:space="preserve">when using </w:t>
        </w:r>
        <w:r w:rsidR="00BF1118">
          <w:rPr>
            <w:rStyle w:val="Heading3Char"/>
            <w:b/>
            <w:bCs/>
          </w:rPr>
          <w:t>only shotgun proteomics data</w:t>
        </w:r>
        <w:r w:rsidR="00BF1118">
          <w:rPr>
            <w:rStyle w:val="Heading3Char"/>
          </w:rPr>
          <w:t>.</w:t>
        </w:r>
      </w:ins>
    </w:p>
    <w:p w14:paraId="68DC93FF" w14:textId="0B33F486" w:rsidR="00EC0192" w:rsidRPr="00EC0192" w:rsidRDefault="00397B62" w:rsidP="00D36000">
      <w:r>
        <w:t xml:space="preserve">Sequencing results for the </w:t>
      </w:r>
      <w:r w:rsidR="00EC0192">
        <w:t xml:space="preserve">monoclonal (panel a-b) and </w:t>
      </w:r>
      <w:r w:rsidR="00BF6D98">
        <w:t xml:space="preserve">mixture of 3 mAbs </w:t>
      </w:r>
      <w:r w:rsidR="00EC0192">
        <w:t>(panel c-d)</w:t>
      </w:r>
      <w:r w:rsidR="003C10C1">
        <w:t xml:space="preserve"> samples are shown</w:t>
      </w:r>
      <w:r w:rsidR="00EC0192">
        <w:t>.</w:t>
      </w:r>
      <w:r w:rsidR="003C10C1">
        <w:t xml:space="preserve"> Each sample was submitted to </w:t>
      </w:r>
      <w:r w:rsidR="00874ED0">
        <w:t>Stitch</w:t>
      </w:r>
      <w:r w:rsidR="003C10C1">
        <w:t xml:space="preserve"> twice: as a </w:t>
      </w:r>
      <w:r w:rsidR="003C10C1" w:rsidRPr="00433B8F">
        <w:rPr>
          <w:i/>
          <w:iCs/>
        </w:rPr>
        <w:t>template selection</w:t>
      </w:r>
      <w:r w:rsidR="003C10C1">
        <w:t xml:space="preserve"> run (light blue, panel a and c) and a </w:t>
      </w:r>
      <w:r w:rsidR="003C10C1" w:rsidRPr="00D36000">
        <w:rPr>
          <w:i/>
          <w:iCs/>
        </w:rPr>
        <w:t>definitive</w:t>
      </w:r>
      <w:r w:rsidR="003C10C1">
        <w:t xml:space="preserve"> run (dark blue, panel b and d). </w:t>
      </w:r>
      <w:r w:rsidR="00B8692E">
        <w:t xml:space="preserve">Each panel shows residue candidates </w:t>
      </w:r>
      <w:r w:rsidR="00920F1F">
        <w:t xml:space="preserve">as letters </w:t>
      </w:r>
      <w:r w:rsidR="00B8692E">
        <w:t>and depth of coverage</w:t>
      </w:r>
      <w:r w:rsidR="00920F1F">
        <w:t xml:space="preserve"> as bars</w:t>
      </w:r>
      <w:r w:rsidR="00B8692E">
        <w:t>.</w:t>
      </w:r>
      <w:r w:rsidR="00920F1F">
        <w:t xml:space="preserve"> The monoclonal sample ha</w:t>
      </w:r>
      <w:r w:rsidR="00AE016C">
        <w:t>d</w:t>
      </w:r>
      <w:r w:rsidR="00920F1F">
        <w:t xml:space="preserve"> </w:t>
      </w:r>
      <w:r w:rsidR="00B039BD">
        <w:t>no coverage below the cut-off (pink highlight), very few</w:t>
      </w:r>
      <w:r w:rsidR="00920F1F">
        <w:t xml:space="preserve"> erroneous residue candidates (grey </w:t>
      </w:r>
      <w:r>
        <w:t>residues</w:t>
      </w:r>
      <w:r w:rsidR="00920F1F">
        <w:t>)</w:t>
      </w:r>
      <w:r w:rsidR="00B039BD">
        <w:t xml:space="preserve">, ambiguity, or errors in the consensus sequence (marked with </w:t>
      </w:r>
      <w:r w:rsidR="00B039BD" w:rsidRPr="00D36000">
        <w:rPr>
          <w:i/>
          <w:iCs/>
        </w:rPr>
        <w:t>“x”</w:t>
      </w:r>
      <w:r w:rsidR="00B039BD">
        <w:t xml:space="preserve">). The </w:t>
      </w:r>
      <w:r w:rsidR="00BF6D98">
        <w:t xml:space="preserve">mixture of 3 mAbs </w:t>
      </w:r>
      <w:r w:rsidR="00EC0192">
        <w:t xml:space="preserve">sample </w:t>
      </w:r>
      <w:r w:rsidR="00B039BD">
        <w:t>ha</w:t>
      </w:r>
      <w:r w:rsidR="00AE016C">
        <w:t>d</w:t>
      </w:r>
      <w:r w:rsidR="00B039BD">
        <w:t xml:space="preserve"> </w:t>
      </w:r>
      <w:r w:rsidR="00BF6D98">
        <w:t xml:space="preserve">substantially more </w:t>
      </w:r>
      <w:r w:rsidR="00B039BD">
        <w:t>s</w:t>
      </w:r>
      <w:r w:rsidR="00EC0192">
        <w:t xml:space="preserve">tretches </w:t>
      </w:r>
      <w:r w:rsidR="00B039BD">
        <w:t>of sequence with low coverage (pink bars)</w:t>
      </w:r>
      <w:r w:rsidR="00AE016C">
        <w:t xml:space="preserve">, resulting </w:t>
      </w:r>
      <w:r w:rsidR="00B039BD">
        <w:t>in</w:t>
      </w:r>
      <w:r w:rsidR="00EC0192">
        <w:t xml:space="preserve"> </w:t>
      </w:r>
      <w:r w:rsidR="00B039BD">
        <w:t>more ambiguity</w:t>
      </w:r>
      <w:r w:rsidR="00AE016C">
        <w:t>,</w:t>
      </w:r>
      <w:r w:rsidR="00B039BD">
        <w:t xml:space="preserve"> erro</w:t>
      </w:r>
      <w:r w:rsidR="003B1794">
        <w:t xml:space="preserve">neous </w:t>
      </w:r>
      <w:r>
        <w:t>candidates,</w:t>
      </w:r>
      <w:r w:rsidR="00AE016C">
        <w:t xml:space="preserve"> and errors</w:t>
      </w:r>
      <w:r w:rsidR="00EC0192" w:rsidRPr="001A5517">
        <w:t>.</w:t>
      </w:r>
    </w:p>
    <w:bookmarkEnd w:id="19"/>
    <w:p w14:paraId="2D589357" w14:textId="03F6C576" w:rsidR="00E736E8" w:rsidRPr="00266363" w:rsidRDefault="00E736E8" w:rsidP="00D36000">
      <w:pPr>
        <w:pStyle w:val="Caption"/>
      </w:pPr>
      <w:r w:rsidRPr="00266363">
        <w:br w:type="page"/>
      </w:r>
    </w:p>
    <w:p w14:paraId="48117877" w14:textId="4E5DBB0A"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Figure 4</w:t>
      </w:r>
    </w:p>
    <w:p w14:paraId="48AEF4E5" w14:textId="1CF24169" w:rsidR="00E87C29" w:rsidRPr="002C1009" w:rsidRDefault="00867112" w:rsidP="00F74D12">
      <w:r>
        <w:rPr>
          <w:noProof/>
          <w:lang w:val="en-US"/>
        </w:rPr>
        <w:drawing>
          <wp:inline distT="0" distB="0" distL="0" distR="0" wp14:anchorId="1FF9AB33" wp14:editId="6D8D7AF7">
            <wp:extent cx="5943600" cy="46892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rcRect t="154" b="154"/>
                    <a:stretch>
                      <a:fillRect/>
                    </a:stretch>
                  </pic:blipFill>
                  <pic:spPr bwMode="auto">
                    <a:xfrm>
                      <a:off x="0" y="0"/>
                      <a:ext cx="5943600" cy="4689252"/>
                    </a:xfrm>
                    <a:prstGeom prst="rect">
                      <a:avLst/>
                    </a:prstGeom>
                    <a:ln>
                      <a:noFill/>
                    </a:ln>
                    <a:extLst>
                      <a:ext uri="{53640926-AAD7-44D8-BBD7-CCE9431645EC}">
                        <a14:shadowObscured xmlns:a14="http://schemas.microsoft.com/office/drawing/2010/main"/>
                      </a:ext>
                    </a:extLst>
                  </pic:spPr>
                </pic:pic>
              </a:graphicData>
            </a:graphic>
          </wp:inline>
        </w:drawing>
      </w:r>
    </w:p>
    <w:p w14:paraId="6D597981" w14:textId="5C46205A" w:rsidR="00D20162" w:rsidRPr="00D20162" w:rsidRDefault="00E87C29" w:rsidP="00E930C2">
      <w:pPr>
        <w:pStyle w:val="Heading3"/>
      </w:pPr>
      <w:bookmarkStart w:id="35" w:name="_Hlk127279344"/>
      <w:r w:rsidRPr="00D20162">
        <w:rPr>
          <w:rStyle w:val="Heading2Char"/>
          <w:rFonts w:eastAsiaTheme="minorHAnsi"/>
          <w:b/>
          <w:bCs/>
        </w:rPr>
        <w:t xml:space="preserve">Sequencing </w:t>
      </w:r>
      <w:r w:rsidR="00D2454A" w:rsidRPr="00D20162">
        <w:rPr>
          <w:rStyle w:val="Heading2Char"/>
          <w:rFonts w:eastAsiaTheme="minorHAnsi"/>
          <w:b/>
          <w:bCs/>
        </w:rPr>
        <w:t>an</w:t>
      </w:r>
      <w:r w:rsidRPr="00D20162">
        <w:rPr>
          <w:rStyle w:val="Heading2Char"/>
          <w:rFonts w:eastAsiaTheme="minorHAnsi"/>
          <w:b/>
          <w:bCs/>
        </w:rPr>
        <w:t xml:space="preserve"> abundant IgA1 heavy chain in a polyclonal sample</w:t>
      </w:r>
      <w:r w:rsidR="00617374">
        <w:rPr>
          <w:rStyle w:val="Heading2Char"/>
          <w:rFonts w:eastAsiaTheme="minorHAnsi"/>
          <w:b/>
          <w:bCs/>
        </w:rPr>
        <w:t xml:space="preserve"> converges on a single s</w:t>
      </w:r>
      <w:r w:rsidR="00012538">
        <w:rPr>
          <w:rStyle w:val="Heading2Char"/>
          <w:rFonts w:eastAsiaTheme="minorHAnsi"/>
          <w:b/>
          <w:bCs/>
        </w:rPr>
        <w:t>eq</w:t>
      </w:r>
      <w:r w:rsidR="00617374">
        <w:rPr>
          <w:rStyle w:val="Heading2Char"/>
          <w:rFonts w:eastAsiaTheme="minorHAnsi"/>
          <w:b/>
          <w:bCs/>
        </w:rPr>
        <w:t>uence prediction.</w:t>
      </w:r>
    </w:p>
    <w:p w14:paraId="71901FAB" w14:textId="563A2037" w:rsidR="00012538" w:rsidRDefault="00012538" w:rsidP="00012538">
      <w:r>
        <w:t xml:space="preserve">The sequencing process </w:t>
      </w:r>
      <w:r w:rsidR="00560235">
        <w:t xml:space="preserve">of </w:t>
      </w:r>
      <w:r>
        <w:t xml:space="preserve">the target chain in the polyclonal sample is shown. Residue candidates per position are shown in sequence logos, with rejected residue candidates in grey. Below the sequence logos the number of candidates at the start and end of the stage is shown. </w:t>
      </w:r>
      <w:r w:rsidR="00EE0EDA" w:rsidRPr="00D36000">
        <w:rPr>
          <w:b/>
          <w:bCs/>
        </w:rPr>
        <w:t>a</w:t>
      </w:r>
      <w:r w:rsidRPr="00D36000">
        <w:rPr>
          <w:b/>
          <w:bCs/>
        </w:rPr>
        <w:t>)</w:t>
      </w:r>
      <w:r>
        <w:t xml:space="preserve"> The selected germline template, IGHV3-33*06, is shown along with the deviations from the final sequence. </w:t>
      </w:r>
      <w:r w:rsidR="00EE0EDA" w:rsidRPr="00D36000">
        <w:rPr>
          <w:b/>
          <w:bCs/>
        </w:rPr>
        <w:t>b</w:t>
      </w:r>
      <w:r w:rsidRPr="00D36000">
        <w:rPr>
          <w:b/>
          <w:bCs/>
        </w:rPr>
        <w:t>)</w:t>
      </w:r>
      <w:r>
        <w:t xml:space="preserve"> In the FR sequencing </w:t>
      </w:r>
      <w:r w:rsidR="00BF1118">
        <w:t>stage,</w:t>
      </w:r>
      <w:r>
        <w:t xml:space="preserve"> we reduced all FR candidate pools to 4 candidates or less despite starting with large pools of FR3 and FR4 candidates. </w:t>
      </w:r>
      <w:r w:rsidR="00EE0EDA" w:rsidRPr="00D36000">
        <w:rPr>
          <w:b/>
          <w:bCs/>
        </w:rPr>
        <w:t>c</w:t>
      </w:r>
      <w:r w:rsidRPr="00D36000">
        <w:rPr>
          <w:b/>
          <w:bCs/>
        </w:rPr>
        <w:t>)</w:t>
      </w:r>
      <w:r>
        <w:t xml:space="preserve"> During the CDR sequencing </w:t>
      </w:r>
      <w:r w:rsidR="00AD67A9">
        <w:t>stage,</w:t>
      </w:r>
      <w:r>
        <w:t xml:space="preserve"> we converged on a single CDR1 and CDR2 candidate, thereby also rejecting the remaining incorrect FR1 and FR3 candidates. The only remaining ambiguity was </w:t>
      </w:r>
      <w:r>
        <w:lastRenderedPageBreak/>
        <w:t xml:space="preserve">in between two isobaric CDR3 sequences. </w:t>
      </w:r>
      <w:r w:rsidR="00EE0EDA" w:rsidRPr="00D36000">
        <w:rPr>
          <w:b/>
          <w:bCs/>
        </w:rPr>
        <w:t>d</w:t>
      </w:r>
      <w:r w:rsidRPr="00D36000">
        <w:rPr>
          <w:b/>
          <w:bCs/>
        </w:rPr>
        <w:t>)</w:t>
      </w:r>
      <w:r>
        <w:t xml:space="preserve"> Recombining the remaining FR candidates into chain sequences yielded 975 chain candidates. Two of these contained the previously selected CDRs. These two candidates were isobaric, had highly similar </w:t>
      </w:r>
      <w:r w:rsidR="00D36000">
        <w:t xml:space="preserve">Shotgun-scores </w:t>
      </w:r>
      <w:r>
        <w:t xml:space="preserve">and fully overlapping fragment coverage. </w:t>
      </w:r>
      <w:r w:rsidR="00EE0EDA" w:rsidRPr="00D36000">
        <w:rPr>
          <w:b/>
          <w:bCs/>
        </w:rPr>
        <w:t>e</w:t>
      </w:r>
      <w:r w:rsidRPr="00D36000">
        <w:rPr>
          <w:b/>
          <w:bCs/>
        </w:rPr>
        <w:t>)</w:t>
      </w:r>
      <w:r>
        <w:t xml:space="preserve"> middle-down fragment coverage for the final sequence (constant region not shown). </w:t>
      </w:r>
    </w:p>
    <w:bookmarkEnd w:id="35"/>
    <w:p w14:paraId="3CCA9B79" w14:textId="77777777" w:rsidR="00AD67A9" w:rsidRDefault="00AD67A9">
      <w:pPr>
        <w:spacing w:line="259" w:lineRule="auto"/>
        <w:jc w:val="left"/>
        <w:rPr>
          <w:rFonts w:eastAsiaTheme="majorEastAsia" w:cstheme="majorBidi"/>
          <w:b/>
          <w:color w:val="000000" w:themeColor="text1"/>
          <w:sz w:val="32"/>
          <w:szCs w:val="32"/>
        </w:rPr>
      </w:pPr>
      <w:r>
        <w:br w:type="page"/>
      </w:r>
    </w:p>
    <w:p w14:paraId="6A995B21" w14:textId="5B5A931D" w:rsidR="00B67AF6" w:rsidRDefault="00A40B4B" w:rsidP="00D20162">
      <w:pPr>
        <w:pStyle w:val="Heading1"/>
      </w:pPr>
      <w:r w:rsidRPr="00D20162">
        <w:lastRenderedPageBreak/>
        <w:t>Supplementary</w:t>
      </w:r>
      <w:r>
        <w:t xml:space="preserve"> </w:t>
      </w:r>
      <w:r w:rsidR="00C97300">
        <w:t>figures</w:t>
      </w:r>
    </w:p>
    <w:p w14:paraId="17972D4C" w14:textId="148F4673" w:rsidR="00D20162" w:rsidRPr="00D20162" w:rsidRDefault="00D20162" w:rsidP="00E930C2">
      <w:pPr>
        <w:pStyle w:val="Heading2"/>
      </w:pPr>
      <w:r w:rsidRPr="00F8658C">
        <w:t xml:space="preserve">Table </w:t>
      </w:r>
      <w:r>
        <w:t>S1</w:t>
      </w:r>
    </w:p>
    <w:tbl>
      <w:tblPr>
        <w:tblW w:w="9708" w:type="dxa"/>
        <w:tblInd w:w="108" w:type="dxa"/>
        <w:tblLook w:val="04A0" w:firstRow="1" w:lastRow="0" w:firstColumn="1" w:lastColumn="0" w:noHBand="0" w:noVBand="1"/>
      </w:tblPr>
      <w:tblGrid>
        <w:gridCol w:w="1050"/>
        <w:gridCol w:w="830"/>
        <w:gridCol w:w="2488"/>
        <w:gridCol w:w="1780"/>
        <w:gridCol w:w="1780"/>
        <w:gridCol w:w="1780"/>
      </w:tblGrid>
      <w:tr w:rsidR="00550FD1" w:rsidRPr="00550FD1" w14:paraId="15CFABDA" w14:textId="77777777" w:rsidTr="00550FD1">
        <w:trPr>
          <w:trHeight w:val="319"/>
        </w:trPr>
        <w:tc>
          <w:tcPr>
            <w:tcW w:w="1050" w:type="dxa"/>
            <w:tcBorders>
              <w:top w:val="nil"/>
              <w:left w:val="nil"/>
              <w:bottom w:val="nil"/>
              <w:right w:val="nil"/>
            </w:tcBorders>
            <w:shd w:val="clear" w:color="auto" w:fill="auto"/>
            <w:noWrap/>
            <w:vAlign w:val="bottom"/>
            <w:hideMark/>
          </w:tcPr>
          <w:p w14:paraId="5EBEFA80"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830" w:type="dxa"/>
            <w:tcBorders>
              <w:top w:val="nil"/>
              <w:left w:val="nil"/>
              <w:bottom w:val="nil"/>
              <w:right w:val="nil"/>
            </w:tcBorders>
            <w:shd w:val="clear" w:color="auto" w:fill="auto"/>
            <w:noWrap/>
            <w:vAlign w:val="bottom"/>
            <w:hideMark/>
          </w:tcPr>
          <w:p w14:paraId="5F9CFAEE"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2488" w:type="dxa"/>
            <w:tcBorders>
              <w:top w:val="nil"/>
              <w:left w:val="nil"/>
              <w:bottom w:val="nil"/>
              <w:right w:val="nil"/>
            </w:tcBorders>
            <w:shd w:val="clear" w:color="auto" w:fill="auto"/>
            <w:noWrap/>
            <w:vAlign w:val="center"/>
            <w:hideMark/>
          </w:tcPr>
          <w:p w14:paraId="24537506"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30BD249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1780" w:type="dxa"/>
            <w:tcBorders>
              <w:top w:val="single" w:sz="8" w:space="0" w:color="auto"/>
              <w:left w:val="nil"/>
              <w:bottom w:val="nil"/>
              <w:right w:val="single" w:sz="8" w:space="0" w:color="auto"/>
            </w:tcBorders>
            <w:shd w:val="clear" w:color="auto" w:fill="auto"/>
            <w:noWrap/>
            <w:vAlign w:val="center"/>
            <w:hideMark/>
          </w:tcPr>
          <w:p w14:paraId="6332BF8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1780" w:type="dxa"/>
            <w:tcBorders>
              <w:top w:val="single" w:sz="8" w:space="0" w:color="auto"/>
              <w:left w:val="nil"/>
              <w:bottom w:val="nil"/>
              <w:right w:val="single" w:sz="8" w:space="0" w:color="auto"/>
            </w:tcBorders>
            <w:shd w:val="clear" w:color="auto" w:fill="auto"/>
            <w:noWrap/>
            <w:vAlign w:val="center"/>
            <w:hideMark/>
          </w:tcPr>
          <w:p w14:paraId="2CE9863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23EDEF90" w14:textId="77777777" w:rsidTr="00550FD1">
        <w:trPr>
          <w:trHeight w:val="304"/>
        </w:trPr>
        <w:tc>
          <w:tcPr>
            <w:tcW w:w="10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008DE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ddle down</w:t>
            </w:r>
          </w:p>
        </w:tc>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51C51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1</w:t>
            </w:r>
          </w:p>
        </w:tc>
        <w:tc>
          <w:tcPr>
            <w:tcW w:w="2488" w:type="dxa"/>
            <w:tcBorders>
              <w:top w:val="single" w:sz="8" w:space="0" w:color="auto"/>
              <w:left w:val="nil"/>
              <w:bottom w:val="nil"/>
              <w:right w:val="nil"/>
            </w:tcBorders>
            <w:shd w:val="clear" w:color="000000" w:fill="F2F2F2"/>
            <w:noWrap/>
            <w:vAlign w:val="center"/>
            <w:hideMark/>
          </w:tcPr>
          <w:p w14:paraId="3F02F73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single" w:sz="8" w:space="0" w:color="auto"/>
              <w:left w:val="single" w:sz="8" w:space="0" w:color="auto"/>
              <w:bottom w:val="nil"/>
              <w:right w:val="single" w:sz="8" w:space="0" w:color="auto"/>
            </w:tcBorders>
            <w:shd w:val="clear" w:color="000000" w:fill="F2F2F2"/>
            <w:noWrap/>
            <w:vAlign w:val="center"/>
            <w:hideMark/>
          </w:tcPr>
          <w:p w14:paraId="6FD20BF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9</w:t>
            </w:r>
          </w:p>
        </w:tc>
        <w:tc>
          <w:tcPr>
            <w:tcW w:w="1780" w:type="dxa"/>
            <w:tcBorders>
              <w:top w:val="single" w:sz="8" w:space="0" w:color="auto"/>
              <w:left w:val="nil"/>
              <w:bottom w:val="nil"/>
              <w:right w:val="single" w:sz="8" w:space="0" w:color="auto"/>
            </w:tcBorders>
            <w:shd w:val="clear" w:color="000000" w:fill="F2F2F2"/>
            <w:noWrap/>
            <w:vAlign w:val="center"/>
            <w:hideMark/>
          </w:tcPr>
          <w:p w14:paraId="6821AB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w:t>
            </w:r>
          </w:p>
        </w:tc>
        <w:tc>
          <w:tcPr>
            <w:tcW w:w="1780" w:type="dxa"/>
            <w:tcBorders>
              <w:top w:val="single" w:sz="8" w:space="0" w:color="auto"/>
              <w:left w:val="nil"/>
              <w:bottom w:val="nil"/>
              <w:right w:val="single" w:sz="8" w:space="0" w:color="auto"/>
            </w:tcBorders>
            <w:shd w:val="clear" w:color="000000" w:fill="F2F2F2"/>
            <w:noWrap/>
            <w:vAlign w:val="center"/>
            <w:hideMark/>
          </w:tcPr>
          <w:p w14:paraId="6EB153E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40026996"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7A0C24FA"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3EF37777"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1D3AF8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7A65EC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333CB1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5</w:t>
            </w:r>
          </w:p>
        </w:tc>
        <w:tc>
          <w:tcPr>
            <w:tcW w:w="1780" w:type="dxa"/>
            <w:tcBorders>
              <w:top w:val="nil"/>
              <w:left w:val="nil"/>
              <w:bottom w:val="nil"/>
              <w:right w:val="single" w:sz="8" w:space="0" w:color="auto"/>
            </w:tcBorders>
            <w:shd w:val="clear" w:color="auto" w:fill="auto"/>
            <w:noWrap/>
            <w:vAlign w:val="center"/>
            <w:hideMark/>
          </w:tcPr>
          <w:p w14:paraId="3A7545C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08410617"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799833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174BF27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7A22B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elected mass (Da)</w:t>
            </w:r>
          </w:p>
        </w:tc>
        <w:tc>
          <w:tcPr>
            <w:tcW w:w="1780" w:type="dxa"/>
            <w:tcBorders>
              <w:top w:val="nil"/>
              <w:left w:val="single" w:sz="8" w:space="0" w:color="auto"/>
              <w:bottom w:val="nil"/>
              <w:right w:val="single" w:sz="8" w:space="0" w:color="auto"/>
            </w:tcBorders>
            <w:shd w:val="clear" w:color="000000" w:fill="F2F2F2"/>
            <w:noWrap/>
            <w:vAlign w:val="center"/>
            <w:hideMark/>
          </w:tcPr>
          <w:p w14:paraId="035F5D0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2.28</w:t>
            </w:r>
          </w:p>
        </w:tc>
        <w:tc>
          <w:tcPr>
            <w:tcW w:w="1780" w:type="dxa"/>
            <w:tcBorders>
              <w:top w:val="nil"/>
              <w:left w:val="nil"/>
              <w:bottom w:val="nil"/>
              <w:right w:val="single" w:sz="8" w:space="0" w:color="auto"/>
            </w:tcBorders>
            <w:shd w:val="clear" w:color="000000" w:fill="F2F2F2"/>
            <w:noWrap/>
            <w:vAlign w:val="center"/>
            <w:hideMark/>
          </w:tcPr>
          <w:p w14:paraId="7C809CC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3.18</w:t>
            </w:r>
          </w:p>
        </w:tc>
        <w:tc>
          <w:tcPr>
            <w:tcW w:w="1780" w:type="dxa"/>
            <w:tcBorders>
              <w:top w:val="nil"/>
              <w:left w:val="nil"/>
              <w:bottom w:val="nil"/>
              <w:right w:val="single" w:sz="8" w:space="0" w:color="auto"/>
            </w:tcBorders>
            <w:shd w:val="clear" w:color="000000" w:fill="F2F2F2"/>
            <w:noWrap/>
            <w:vAlign w:val="center"/>
            <w:hideMark/>
          </w:tcPr>
          <w:p w14:paraId="6D0C34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811.17</w:t>
            </w:r>
          </w:p>
        </w:tc>
      </w:tr>
      <w:tr w:rsidR="00550FD1" w:rsidRPr="00550FD1" w14:paraId="1A150B80"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193460B"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49F2FBD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09B4843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arget mass delta (Da)</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6D41A173" w14:textId="3A0F20E1"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6</w:t>
            </w:r>
            <w:r w:rsidR="0095227C">
              <w:rPr>
                <w:rFonts w:eastAsia="Times New Roman"/>
                <w:color w:val="000000"/>
                <w:lang w:val="en-US"/>
              </w:rPr>
              <w:t xml:space="preserve"> (26.5 PPM)</w:t>
            </w:r>
          </w:p>
        </w:tc>
        <w:tc>
          <w:tcPr>
            <w:tcW w:w="1780" w:type="dxa"/>
            <w:tcBorders>
              <w:top w:val="nil"/>
              <w:left w:val="nil"/>
              <w:bottom w:val="single" w:sz="8" w:space="0" w:color="auto"/>
              <w:right w:val="single" w:sz="8" w:space="0" w:color="auto"/>
            </w:tcBorders>
            <w:shd w:val="clear" w:color="auto" w:fill="auto"/>
            <w:noWrap/>
            <w:vAlign w:val="center"/>
            <w:hideMark/>
          </w:tcPr>
          <w:p w14:paraId="09DBA6B3" w14:textId="70D7278D"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3</w:t>
            </w:r>
            <w:r w:rsidR="0095227C">
              <w:rPr>
                <w:rFonts w:eastAsia="Times New Roman"/>
                <w:color w:val="000000"/>
                <w:lang w:val="en-US"/>
              </w:rPr>
              <w:t xml:space="preserve"> (10.8 PPM)</w:t>
            </w:r>
          </w:p>
        </w:tc>
        <w:tc>
          <w:tcPr>
            <w:tcW w:w="1780" w:type="dxa"/>
            <w:tcBorders>
              <w:top w:val="nil"/>
              <w:left w:val="nil"/>
              <w:bottom w:val="single" w:sz="8" w:space="0" w:color="auto"/>
              <w:right w:val="single" w:sz="8" w:space="0" w:color="auto"/>
            </w:tcBorders>
            <w:shd w:val="clear" w:color="auto" w:fill="auto"/>
            <w:noWrap/>
            <w:vAlign w:val="center"/>
            <w:hideMark/>
          </w:tcPr>
          <w:p w14:paraId="4A96E67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A</w:t>
            </w:r>
          </w:p>
        </w:tc>
      </w:tr>
      <w:tr w:rsidR="00550FD1" w:rsidRPr="00550FD1" w14:paraId="7470013B"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466E8EB" w14:textId="77777777" w:rsidR="00550FD1" w:rsidRPr="00550FD1" w:rsidRDefault="00550FD1" w:rsidP="00550FD1">
            <w:pPr>
              <w:spacing w:after="0" w:line="240" w:lineRule="auto"/>
              <w:jc w:val="left"/>
              <w:rPr>
                <w:rFonts w:eastAsia="Times New Roman"/>
                <w:color w:val="000000"/>
                <w:lang w:val="en-US"/>
              </w:rPr>
            </w:pPr>
          </w:p>
        </w:tc>
        <w:tc>
          <w:tcPr>
            <w:tcW w:w="8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025AC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2</w:t>
            </w:r>
          </w:p>
        </w:tc>
        <w:tc>
          <w:tcPr>
            <w:tcW w:w="2488" w:type="dxa"/>
            <w:tcBorders>
              <w:top w:val="nil"/>
              <w:left w:val="nil"/>
              <w:bottom w:val="nil"/>
              <w:right w:val="nil"/>
            </w:tcBorders>
            <w:shd w:val="clear" w:color="000000" w:fill="F2F2F2"/>
            <w:noWrap/>
            <w:vAlign w:val="center"/>
            <w:hideMark/>
          </w:tcPr>
          <w:p w14:paraId="54619B9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nil"/>
              <w:left w:val="single" w:sz="8" w:space="0" w:color="auto"/>
              <w:bottom w:val="nil"/>
              <w:right w:val="single" w:sz="8" w:space="0" w:color="auto"/>
            </w:tcBorders>
            <w:shd w:val="clear" w:color="000000" w:fill="F2F2F2"/>
            <w:noWrap/>
            <w:vAlign w:val="center"/>
            <w:hideMark/>
          </w:tcPr>
          <w:p w14:paraId="3F9A260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8</w:t>
            </w:r>
          </w:p>
        </w:tc>
        <w:tc>
          <w:tcPr>
            <w:tcW w:w="1780" w:type="dxa"/>
            <w:tcBorders>
              <w:top w:val="nil"/>
              <w:left w:val="nil"/>
              <w:bottom w:val="nil"/>
              <w:right w:val="single" w:sz="8" w:space="0" w:color="auto"/>
            </w:tcBorders>
            <w:shd w:val="clear" w:color="000000" w:fill="F2F2F2"/>
            <w:noWrap/>
            <w:vAlign w:val="center"/>
            <w:hideMark/>
          </w:tcPr>
          <w:p w14:paraId="17B29DC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5</w:t>
            </w:r>
          </w:p>
        </w:tc>
        <w:tc>
          <w:tcPr>
            <w:tcW w:w="1780" w:type="dxa"/>
            <w:tcBorders>
              <w:top w:val="nil"/>
              <w:left w:val="nil"/>
              <w:bottom w:val="nil"/>
              <w:right w:val="single" w:sz="8" w:space="0" w:color="auto"/>
            </w:tcBorders>
            <w:shd w:val="clear" w:color="000000" w:fill="F2F2F2"/>
            <w:noWrap/>
            <w:vAlign w:val="center"/>
            <w:hideMark/>
          </w:tcPr>
          <w:p w14:paraId="3A5BF26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3A9AE857"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07EC3923"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0C589B35"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3E46E92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416BD0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6037A71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5212E9A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28971484"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63D01351"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4081EFBB"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3D6A29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aks</w:t>
            </w:r>
          </w:p>
        </w:tc>
        <w:tc>
          <w:tcPr>
            <w:tcW w:w="1780" w:type="dxa"/>
            <w:tcBorders>
              <w:top w:val="nil"/>
              <w:left w:val="single" w:sz="8" w:space="0" w:color="auto"/>
              <w:bottom w:val="nil"/>
              <w:right w:val="single" w:sz="8" w:space="0" w:color="auto"/>
            </w:tcBorders>
            <w:shd w:val="clear" w:color="000000" w:fill="F2F2F2"/>
            <w:noWrap/>
            <w:vAlign w:val="center"/>
            <w:hideMark/>
          </w:tcPr>
          <w:p w14:paraId="6C28438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19</w:t>
            </w:r>
          </w:p>
        </w:tc>
        <w:tc>
          <w:tcPr>
            <w:tcW w:w="1780" w:type="dxa"/>
            <w:tcBorders>
              <w:top w:val="nil"/>
              <w:left w:val="nil"/>
              <w:bottom w:val="nil"/>
              <w:right w:val="single" w:sz="8" w:space="0" w:color="auto"/>
            </w:tcBorders>
            <w:shd w:val="clear" w:color="000000" w:fill="F2F2F2"/>
            <w:noWrap/>
            <w:vAlign w:val="center"/>
            <w:hideMark/>
          </w:tcPr>
          <w:p w14:paraId="5FB3BFF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65</w:t>
            </w:r>
          </w:p>
        </w:tc>
        <w:tc>
          <w:tcPr>
            <w:tcW w:w="1780" w:type="dxa"/>
            <w:tcBorders>
              <w:top w:val="nil"/>
              <w:left w:val="nil"/>
              <w:bottom w:val="nil"/>
              <w:right w:val="single" w:sz="8" w:space="0" w:color="auto"/>
            </w:tcBorders>
            <w:shd w:val="clear" w:color="000000" w:fill="F2F2F2"/>
            <w:noWrap/>
            <w:vAlign w:val="center"/>
            <w:hideMark/>
          </w:tcPr>
          <w:p w14:paraId="0DD7BDC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69</w:t>
            </w:r>
          </w:p>
        </w:tc>
      </w:tr>
      <w:tr w:rsidR="00550FD1" w:rsidRPr="00550FD1" w14:paraId="10B1453D"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6FAD46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1FB38C6D"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461EE1A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averaged scans</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29C2A18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1</w:t>
            </w:r>
          </w:p>
        </w:tc>
        <w:tc>
          <w:tcPr>
            <w:tcW w:w="1780" w:type="dxa"/>
            <w:tcBorders>
              <w:top w:val="nil"/>
              <w:left w:val="nil"/>
              <w:bottom w:val="single" w:sz="8" w:space="0" w:color="auto"/>
              <w:right w:val="single" w:sz="8" w:space="0" w:color="auto"/>
            </w:tcBorders>
            <w:shd w:val="clear" w:color="auto" w:fill="auto"/>
            <w:noWrap/>
            <w:vAlign w:val="center"/>
            <w:hideMark/>
          </w:tcPr>
          <w:p w14:paraId="2ABB68D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2</w:t>
            </w:r>
          </w:p>
        </w:tc>
        <w:tc>
          <w:tcPr>
            <w:tcW w:w="1780" w:type="dxa"/>
            <w:tcBorders>
              <w:top w:val="nil"/>
              <w:left w:val="nil"/>
              <w:bottom w:val="single" w:sz="8" w:space="0" w:color="auto"/>
              <w:right w:val="single" w:sz="8" w:space="0" w:color="auto"/>
            </w:tcBorders>
            <w:shd w:val="clear" w:color="auto" w:fill="auto"/>
            <w:noWrap/>
            <w:vAlign w:val="center"/>
            <w:hideMark/>
          </w:tcPr>
          <w:p w14:paraId="72B123A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w:t>
            </w:r>
          </w:p>
        </w:tc>
      </w:tr>
      <w:tr w:rsidR="00550FD1" w:rsidRPr="00550FD1" w14:paraId="48348D41" w14:textId="77777777" w:rsidTr="00550FD1">
        <w:trPr>
          <w:trHeight w:val="304"/>
        </w:trPr>
        <w:tc>
          <w:tcPr>
            <w:tcW w:w="188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BB9F5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Bottom up</w:t>
            </w:r>
          </w:p>
        </w:tc>
        <w:tc>
          <w:tcPr>
            <w:tcW w:w="2488" w:type="dxa"/>
            <w:tcBorders>
              <w:top w:val="nil"/>
              <w:left w:val="nil"/>
              <w:bottom w:val="nil"/>
              <w:right w:val="single" w:sz="8" w:space="0" w:color="auto"/>
            </w:tcBorders>
            <w:shd w:val="clear" w:color="000000" w:fill="F2F2F2"/>
            <w:noWrap/>
            <w:vAlign w:val="center"/>
            <w:hideMark/>
          </w:tcPr>
          <w:p w14:paraId="281E2F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raw files</w:t>
            </w:r>
          </w:p>
        </w:tc>
        <w:tc>
          <w:tcPr>
            <w:tcW w:w="1780" w:type="dxa"/>
            <w:tcBorders>
              <w:top w:val="nil"/>
              <w:left w:val="nil"/>
              <w:bottom w:val="nil"/>
              <w:right w:val="single" w:sz="8" w:space="0" w:color="auto"/>
            </w:tcBorders>
            <w:shd w:val="clear" w:color="000000" w:fill="F2F2F2"/>
            <w:noWrap/>
            <w:vAlign w:val="center"/>
            <w:hideMark/>
          </w:tcPr>
          <w:p w14:paraId="291F2C6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1780" w:type="dxa"/>
            <w:tcBorders>
              <w:top w:val="nil"/>
              <w:left w:val="nil"/>
              <w:bottom w:val="nil"/>
              <w:right w:val="single" w:sz="8" w:space="0" w:color="auto"/>
            </w:tcBorders>
            <w:shd w:val="clear" w:color="000000" w:fill="F2F2F2"/>
            <w:noWrap/>
            <w:vAlign w:val="center"/>
            <w:hideMark/>
          </w:tcPr>
          <w:p w14:paraId="2BF6E2E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1780" w:type="dxa"/>
            <w:tcBorders>
              <w:top w:val="nil"/>
              <w:left w:val="nil"/>
              <w:bottom w:val="nil"/>
              <w:right w:val="single" w:sz="8" w:space="0" w:color="auto"/>
            </w:tcBorders>
            <w:shd w:val="clear" w:color="000000" w:fill="F2F2F2"/>
            <w:noWrap/>
            <w:vAlign w:val="center"/>
            <w:hideMark/>
          </w:tcPr>
          <w:p w14:paraId="396A90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r>
      <w:tr w:rsidR="00550FD1" w:rsidRPr="00550FD1" w14:paraId="42BED04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31BCBA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7C60CC1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1</w:t>
            </w:r>
          </w:p>
        </w:tc>
        <w:tc>
          <w:tcPr>
            <w:tcW w:w="1780" w:type="dxa"/>
            <w:tcBorders>
              <w:top w:val="nil"/>
              <w:left w:val="nil"/>
              <w:bottom w:val="nil"/>
              <w:right w:val="single" w:sz="8" w:space="0" w:color="auto"/>
            </w:tcBorders>
            <w:shd w:val="clear" w:color="auto" w:fill="auto"/>
            <w:noWrap/>
            <w:vAlign w:val="center"/>
            <w:hideMark/>
          </w:tcPr>
          <w:p w14:paraId="288262F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2D1AE0F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7B3531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r>
      <w:tr w:rsidR="00550FD1" w:rsidRPr="00550FD1" w14:paraId="37F82497"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D48E9F8"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61448F1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2</w:t>
            </w:r>
          </w:p>
        </w:tc>
        <w:tc>
          <w:tcPr>
            <w:tcW w:w="1780" w:type="dxa"/>
            <w:tcBorders>
              <w:top w:val="nil"/>
              <w:left w:val="nil"/>
              <w:bottom w:val="nil"/>
              <w:right w:val="single" w:sz="8" w:space="0" w:color="auto"/>
            </w:tcBorders>
            <w:shd w:val="clear" w:color="000000" w:fill="F2F2F2"/>
            <w:noWrap/>
            <w:vAlign w:val="center"/>
            <w:hideMark/>
          </w:tcPr>
          <w:p w14:paraId="1E31F71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7DE1EF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5FA42A5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r>
      <w:tr w:rsidR="00550FD1" w:rsidRPr="00550FD1" w14:paraId="3BF13EE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45A0936A"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3C442C3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3</w:t>
            </w:r>
          </w:p>
        </w:tc>
        <w:tc>
          <w:tcPr>
            <w:tcW w:w="1780" w:type="dxa"/>
            <w:tcBorders>
              <w:top w:val="nil"/>
              <w:left w:val="nil"/>
              <w:bottom w:val="nil"/>
              <w:right w:val="single" w:sz="8" w:space="0" w:color="auto"/>
            </w:tcBorders>
            <w:shd w:val="clear" w:color="auto" w:fill="auto"/>
            <w:noWrap/>
            <w:vAlign w:val="center"/>
            <w:hideMark/>
          </w:tcPr>
          <w:p w14:paraId="1E600FB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6648D1D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12A76C4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r>
      <w:tr w:rsidR="00550FD1" w:rsidRPr="00550FD1" w14:paraId="4C331FD9"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3106E15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70005E2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4</w:t>
            </w:r>
          </w:p>
        </w:tc>
        <w:tc>
          <w:tcPr>
            <w:tcW w:w="1780" w:type="dxa"/>
            <w:tcBorders>
              <w:top w:val="nil"/>
              <w:left w:val="nil"/>
              <w:bottom w:val="nil"/>
              <w:right w:val="single" w:sz="8" w:space="0" w:color="auto"/>
            </w:tcBorders>
            <w:shd w:val="clear" w:color="000000" w:fill="F2F2F2"/>
            <w:noWrap/>
            <w:vAlign w:val="center"/>
            <w:hideMark/>
          </w:tcPr>
          <w:p w14:paraId="59293FA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1E7B03B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70496E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epsin</w:t>
            </w:r>
          </w:p>
        </w:tc>
      </w:tr>
      <w:tr w:rsidR="00550FD1" w:rsidRPr="00550FD1" w14:paraId="6474B1A5" w14:textId="77777777" w:rsidTr="00E930C2">
        <w:trPr>
          <w:trHeight w:val="319"/>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60599621"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single" w:sz="8" w:space="0" w:color="auto"/>
            </w:tcBorders>
            <w:shd w:val="clear" w:color="auto" w:fill="auto"/>
            <w:noWrap/>
            <w:vAlign w:val="center"/>
            <w:hideMark/>
          </w:tcPr>
          <w:p w14:paraId="67E1691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ptides</w:t>
            </w:r>
          </w:p>
        </w:tc>
        <w:tc>
          <w:tcPr>
            <w:tcW w:w="1780" w:type="dxa"/>
            <w:tcBorders>
              <w:top w:val="nil"/>
              <w:left w:val="nil"/>
              <w:bottom w:val="single" w:sz="8" w:space="0" w:color="auto"/>
              <w:right w:val="single" w:sz="8" w:space="0" w:color="auto"/>
            </w:tcBorders>
            <w:shd w:val="clear" w:color="auto" w:fill="auto"/>
            <w:noWrap/>
            <w:vAlign w:val="center"/>
            <w:hideMark/>
          </w:tcPr>
          <w:p w14:paraId="4D88C5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000</w:t>
            </w:r>
          </w:p>
        </w:tc>
        <w:tc>
          <w:tcPr>
            <w:tcW w:w="1780" w:type="dxa"/>
            <w:tcBorders>
              <w:top w:val="nil"/>
              <w:left w:val="nil"/>
              <w:bottom w:val="single" w:sz="8" w:space="0" w:color="auto"/>
              <w:right w:val="single" w:sz="8" w:space="0" w:color="auto"/>
            </w:tcBorders>
            <w:shd w:val="clear" w:color="auto" w:fill="auto"/>
            <w:noWrap/>
            <w:vAlign w:val="center"/>
            <w:hideMark/>
          </w:tcPr>
          <w:p w14:paraId="131784B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7421</w:t>
            </w:r>
          </w:p>
        </w:tc>
        <w:tc>
          <w:tcPr>
            <w:tcW w:w="1780" w:type="dxa"/>
            <w:tcBorders>
              <w:top w:val="nil"/>
              <w:left w:val="nil"/>
              <w:bottom w:val="single" w:sz="8" w:space="0" w:color="auto"/>
              <w:right w:val="single" w:sz="8" w:space="0" w:color="auto"/>
            </w:tcBorders>
            <w:shd w:val="clear" w:color="auto" w:fill="auto"/>
            <w:noWrap/>
            <w:vAlign w:val="center"/>
            <w:hideMark/>
          </w:tcPr>
          <w:p w14:paraId="084BF14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5003</w:t>
            </w:r>
          </w:p>
        </w:tc>
      </w:tr>
    </w:tbl>
    <w:p w14:paraId="4DAC076D" w14:textId="77777777" w:rsidR="00477127" w:rsidRDefault="00477127">
      <w:pPr>
        <w:spacing w:line="259" w:lineRule="auto"/>
        <w:jc w:val="left"/>
        <w:rPr>
          <w:b/>
        </w:rPr>
      </w:pPr>
    </w:p>
    <w:p w14:paraId="44D17AF1" w14:textId="7383C511" w:rsidR="00D20162" w:rsidRDefault="00477127" w:rsidP="00E930C2">
      <w:pPr>
        <w:pStyle w:val="Heading3"/>
      </w:pPr>
      <w:r w:rsidRPr="00F8658C">
        <w:t>Overview of input data</w:t>
      </w:r>
    </w:p>
    <w:p w14:paraId="7469BA60" w14:textId="54867208" w:rsidR="009C6CF2" w:rsidRDefault="00A83491" w:rsidP="00E930C2">
      <w:pPr>
        <w:rPr>
          <w:noProof/>
        </w:rPr>
      </w:pPr>
      <w:r>
        <w:t>Middle-down: The MS1 section shows the retention time window over which MS1 scans were averaged before deconvolution to obtain the target precursor mass, the selected mass, and the deviation of that selected mass from the known target mass. The MS2 section shows the retention time window over which MS2 scans were averaged before deconvolution to obtain the fragment masses, how many scans were averaged to achieve, and how many fragment masses were obtained. Bottom-up: The bottom-up section of the table shows the number of raw files that were used as input, which proteases were used for digestion and the number of peptides that resulted from de novo peptide sequencing using PEAKS.</w:t>
      </w:r>
      <w:r w:rsidR="009C6CF2">
        <w:rPr>
          <w:noProof/>
        </w:rPr>
        <w:br w:type="page"/>
      </w:r>
    </w:p>
    <w:p w14:paraId="00456250" w14:textId="690B2CEC" w:rsidR="00265A94" w:rsidRPr="00D20162" w:rsidRDefault="00265A94" w:rsidP="00265A94">
      <w:pPr>
        <w:pStyle w:val="Heading2"/>
        <w:rPr>
          <w:rStyle w:val="Heading2Char"/>
          <w:rFonts w:eastAsiaTheme="minorHAnsi"/>
          <w:b/>
          <w:bCs/>
        </w:rPr>
      </w:pPr>
      <w:r w:rsidRPr="00D20162">
        <w:rPr>
          <w:rStyle w:val="Heading2Char"/>
          <w:rFonts w:eastAsiaTheme="minorHAnsi"/>
          <w:b/>
          <w:bCs/>
        </w:rPr>
        <w:lastRenderedPageBreak/>
        <w:t>Figure S</w:t>
      </w:r>
      <w:r>
        <w:rPr>
          <w:rStyle w:val="Heading2Char"/>
          <w:rFonts w:eastAsiaTheme="minorHAnsi"/>
          <w:b/>
          <w:bCs/>
        </w:rPr>
        <w:t>1</w:t>
      </w:r>
    </w:p>
    <w:p w14:paraId="00D95628" w14:textId="77777777" w:rsidR="00265A94" w:rsidRDefault="00265A94" w:rsidP="00265A94">
      <w:pPr>
        <w:spacing w:after="0" w:line="360" w:lineRule="auto"/>
      </w:pPr>
      <w:r>
        <w:rPr>
          <w:noProof/>
          <w:lang w:val="en-US"/>
        </w:rPr>
        <w:drawing>
          <wp:inline distT="0" distB="0" distL="0" distR="0" wp14:anchorId="6A355ADD" wp14:editId="1BEBCE69">
            <wp:extent cx="5942935" cy="6510655"/>
            <wp:effectExtent l="0" t="0" r="0" b="0"/>
            <wp:docPr id="349115130" name="Picture 349115130"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115130" name="Picture 349115130" descr="A screenshot of a computer program&#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2935" cy="6510655"/>
                    </a:xfrm>
                    <a:prstGeom prst="rect">
                      <a:avLst/>
                    </a:prstGeom>
                  </pic:spPr>
                </pic:pic>
              </a:graphicData>
            </a:graphic>
          </wp:inline>
        </w:drawing>
      </w:r>
    </w:p>
    <w:p w14:paraId="2CCAEDC3" w14:textId="77777777" w:rsidR="00265A94" w:rsidRPr="00D20162" w:rsidRDefault="00265A94" w:rsidP="00265A94">
      <w:pPr>
        <w:pStyle w:val="Heading3"/>
        <w:rPr>
          <w:rStyle w:val="Heading2Char"/>
          <w:rFonts w:eastAsiaTheme="minorHAnsi"/>
          <w:b/>
          <w:bCs/>
        </w:rPr>
      </w:pPr>
      <w:r>
        <w:rPr>
          <w:rStyle w:val="Heading2Char"/>
          <w:rFonts w:eastAsiaTheme="minorHAnsi"/>
          <w:b/>
          <w:bCs/>
        </w:rPr>
        <w:t>Framework region</w:t>
      </w:r>
      <w:r w:rsidRPr="00D20162">
        <w:rPr>
          <w:rStyle w:val="Heading2Char"/>
          <w:rFonts w:eastAsiaTheme="minorHAnsi"/>
          <w:b/>
          <w:bCs/>
        </w:rPr>
        <w:t xml:space="preserve"> candidate generation</w:t>
      </w:r>
    </w:p>
    <w:p w14:paraId="001020A8" w14:textId="77777777" w:rsidR="00265A94" w:rsidRDefault="00265A94" w:rsidP="00265A94">
      <w:r>
        <w:t xml:space="preserve">Candidate FR sequences for each framework region are generated from residue frequency tables from three sources: The definitive Stitch run, the template selection Stitch run and the IMGT (from highest to </w:t>
      </w:r>
      <w:r>
        <w:lastRenderedPageBreak/>
        <w:t>lowest priority respectively). Residue candidates are selected based on their relative frequency. For each position, residue candidates from the next frequency table are only taken if the depth of coverage in the current table is lower than the depth of coverage at the highly conserved Cysteine 104. After residue candidates have been selected for all positions, all permutations of these candidates are taken for each FR to yield sequence candidates for these FRs.</w:t>
      </w:r>
    </w:p>
    <w:p w14:paraId="05C1786B" w14:textId="77777777" w:rsidR="00265A94" w:rsidRDefault="00265A94" w:rsidP="00265A94">
      <w:pPr>
        <w:spacing w:line="259" w:lineRule="auto"/>
        <w:jc w:val="left"/>
      </w:pPr>
      <w:r>
        <w:br w:type="page"/>
      </w:r>
    </w:p>
    <w:p w14:paraId="505FE5F8" w14:textId="37D65B8F"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 xml:space="preserve">Figure </w:t>
      </w:r>
      <w:r w:rsidR="00265A94" w:rsidRPr="00E930C2">
        <w:rPr>
          <w:rStyle w:val="Heading2Char"/>
          <w:rFonts w:eastAsiaTheme="minorHAnsi"/>
          <w:b/>
          <w:bCs/>
        </w:rPr>
        <w:t>S</w:t>
      </w:r>
      <w:r w:rsidR="00265A94">
        <w:rPr>
          <w:rStyle w:val="Heading2Char"/>
          <w:rFonts w:eastAsiaTheme="minorHAnsi"/>
          <w:b/>
          <w:bCs/>
        </w:rPr>
        <w:t>2</w:t>
      </w:r>
      <w:r w:rsidR="00265A94" w:rsidRPr="00E930C2">
        <w:rPr>
          <w:rStyle w:val="Heading2Char"/>
          <w:rFonts w:eastAsiaTheme="minorHAnsi"/>
          <w:b/>
          <w:bCs/>
        </w:rPr>
        <w:t xml:space="preserve"> </w:t>
      </w:r>
    </w:p>
    <w:p w14:paraId="171FE6FE" w14:textId="0A8FF969" w:rsidR="009C6CF2" w:rsidRDefault="009C6CF2" w:rsidP="00D20162">
      <w:r>
        <w:rPr>
          <w:noProof/>
          <w:lang w:val="en-US"/>
        </w:rPr>
        <w:drawing>
          <wp:inline distT="0" distB="0" distL="0" distR="0" wp14:anchorId="5814DA00" wp14:editId="32FC28C3">
            <wp:extent cx="5934456" cy="3191256"/>
            <wp:effectExtent l="0" t="0" r="0" b="0"/>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4456" cy="3191256"/>
                    </a:xfrm>
                    <a:prstGeom prst="rect">
                      <a:avLst/>
                    </a:prstGeom>
                  </pic:spPr>
                </pic:pic>
              </a:graphicData>
            </a:graphic>
          </wp:inline>
        </w:drawing>
      </w:r>
    </w:p>
    <w:p w14:paraId="5C7CAF66" w14:textId="053744D5" w:rsidR="00D20162" w:rsidRPr="00D20162" w:rsidRDefault="000F56C7" w:rsidP="00E930C2">
      <w:pPr>
        <w:pStyle w:val="Heading3"/>
      </w:pPr>
      <w:r w:rsidRPr="00D20162">
        <w:t xml:space="preserve">Schematic of the </w:t>
      </w:r>
      <w:r w:rsidRPr="00D20162">
        <w:rPr>
          <w:rStyle w:val="Heading2Char"/>
          <w:rFonts w:eastAsiaTheme="minorHAnsi"/>
          <w:b/>
          <w:bCs/>
        </w:rPr>
        <w:t>s</w:t>
      </w:r>
      <w:r w:rsidR="009C6CF2" w:rsidRPr="00D20162">
        <w:rPr>
          <w:rStyle w:val="Heading2Char"/>
          <w:rFonts w:eastAsiaTheme="minorHAnsi"/>
          <w:b/>
          <w:bCs/>
        </w:rPr>
        <w:t xml:space="preserve">liding window </w:t>
      </w:r>
      <w:r w:rsidRPr="00D20162">
        <w:rPr>
          <w:rStyle w:val="Heading2Char"/>
          <w:rFonts w:eastAsiaTheme="minorHAnsi"/>
          <w:b/>
          <w:bCs/>
        </w:rPr>
        <w:t>fragment matching algorithm</w:t>
      </w:r>
    </w:p>
    <w:p w14:paraId="3DED6A53" w14:textId="7C4AC100" w:rsidR="009C6CF2" w:rsidRDefault="009C6CF2" w:rsidP="00E930C2">
      <w:r>
        <w:t xml:space="preserve">The sliding window fragment matching </w:t>
      </w:r>
      <w:r w:rsidR="000F56C7">
        <w:t xml:space="preserve">algorithm </w:t>
      </w:r>
      <w:r>
        <w:t xml:space="preserve">finds the optimum mass offset for </w:t>
      </w:r>
      <w:r w:rsidR="000F56C7">
        <w:t xml:space="preserve">an imperfect </w:t>
      </w:r>
      <w:r>
        <w:t>subsequence</w:t>
      </w:r>
      <w:r w:rsidR="000F56C7">
        <w:t xml:space="preserve"> for a given fragmentation spectrum</w:t>
      </w:r>
      <w:r w:rsidR="001A3655">
        <w:t xml:space="preserve"> (FR2 in the figure)</w:t>
      </w:r>
      <w:r>
        <w:t>. Theoretical fragments are generated at an approximate offset and shifted by a predefined increment (default: 0.01 Da) throughout a predefined range (default: starting position plus and minus 190 Da)). This enables error-tolerant scoring of subsequences</w:t>
      </w:r>
      <w:r w:rsidR="001A3655">
        <w:t xml:space="preserve"> and</w:t>
      </w:r>
      <w:r>
        <w:t xml:space="preserve"> determination </w:t>
      </w:r>
      <w:r w:rsidR="000F56C7">
        <w:t xml:space="preserve">of </w:t>
      </w:r>
      <w:r>
        <w:t xml:space="preserve">the </w:t>
      </w:r>
      <w:r w:rsidR="001A3655">
        <w:t>prefix- and suffix- (</w:t>
      </w:r>
      <w:r>
        <w:t>N- and C-terminal</w:t>
      </w:r>
      <w:r w:rsidR="001A3655">
        <w:t>)</w:t>
      </w:r>
      <w:r>
        <w:t xml:space="preserve"> </w:t>
      </w:r>
      <w:r w:rsidR="000F56C7">
        <w:t>masses</w:t>
      </w:r>
      <w:r>
        <w:t>.</w:t>
      </w:r>
    </w:p>
    <w:p w14:paraId="4DE79639" w14:textId="5BDA702E" w:rsidR="009C6CF2" w:rsidRDefault="009C6CF2">
      <w:pPr>
        <w:spacing w:line="259" w:lineRule="auto"/>
        <w:jc w:val="left"/>
      </w:pPr>
      <w:r>
        <w:br w:type="page"/>
      </w:r>
    </w:p>
    <w:p w14:paraId="587C40AE" w14:textId="046EE6D8" w:rsidR="00D20162" w:rsidRDefault="00D20162" w:rsidP="00E930C2">
      <w:pPr>
        <w:pStyle w:val="Heading2"/>
      </w:pPr>
      <w:r w:rsidRPr="00F8658C">
        <w:lastRenderedPageBreak/>
        <w:t xml:space="preserve">Table </w:t>
      </w:r>
      <w:r w:rsidR="00757C4A">
        <w:t>S2</w:t>
      </w:r>
    </w:p>
    <w:tbl>
      <w:tblPr>
        <w:tblW w:w="9638" w:type="dxa"/>
        <w:tblInd w:w="108" w:type="dxa"/>
        <w:tblLook w:val="04A0" w:firstRow="1" w:lastRow="0" w:firstColumn="1" w:lastColumn="0" w:noHBand="0" w:noVBand="1"/>
      </w:tblPr>
      <w:tblGrid>
        <w:gridCol w:w="1227"/>
        <w:gridCol w:w="1590"/>
        <w:gridCol w:w="761"/>
        <w:gridCol w:w="782"/>
        <w:gridCol w:w="1077"/>
        <w:gridCol w:w="573"/>
        <w:gridCol w:w="989"/>
        <w:gridCol w:w="1077"/>
        <w:gridCol w:w="573"/>
        <w:gridCol w:w="989"/>
      </w:tblGrid>
      <w:tr w:rsidR="004D7750" w:rsidRPr="00550FD1" w14:paraId="31023789" w14:textId="77777777" w:rsidTr="004D7750">
        <w:trPr>
          <w:trHeight w:val="362"/>
        </w:trPr>
        <w:tc>
          <w:tcPr>
            <w:tcW w:w="2817" w:type="dxa"/>
            <w:gridSpan w:val="2"/>
            <w:vMerge w:val="restart"/>
            <w:tcBorders>
              <w:top w:val="nil"/>
              <w:left w:val="nil"/>
              <w:bottom w:val="nil"/>
              <w:right w:val="nil"/>
            </w:tcBorders>
            <w:shd w:val="clear" w:color="auto" w:fill="auto"/>
            <w:noWrap/>
            <w:vAlign w:val="center"/>
            <w:hideMark/>
          </w:tcPr>
          <w:p w14:paraId="61ECA421"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1543" w:type="dxa"/>
            <w:gridSpan w:val="2"/>
            <w:tcBorders>
              <w:top w:val="single" w:sz="4" w:space="0" w:color="auto"/>
              <w:left w:val="single" w:sz="4" w:space="0" w:color="auto"/>
              <w:bottom w:val="nil"/>
              <w:right w:val="single" w:sz="4" w:space="0" w:color="auto"/>
            </w:tcBorders>
            <w:shd w:val="clear" w:color="auto" w:fill="auto"/>
            <w:noWrap/>
            <w:vAlign w:val="center"/>
            <w:hideMark/>
          </w:tcPr>
          <w:p w14:paraId="4E616A7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0A3E475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12430A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741F28B9" w14:textId="77777777" w:rsidTr="004D7750">
        <w:trPr>
          <w:trHeight w:val="362"/>
        </w:trPr>
        <w:tc>
          <w:tcPr>
            <w:tcW w:w="2817" w:type="dxa"/>
            <w:gridSpan w:val="2"/>
            <w:vMerge/>
            <w:tcBorders>
              <w:top w:val="nil"/>
              <w:left w:val="nil"/>
              <w:bottom w:val="nil"/>
              <w:right w:val="nil"/>
            </w:tcBorders>
            <w:vAlign w:val="center"/>
            <w:hideMark/>
          </w:tcPr>
          <w:p w14:paraId="3D194D2D"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761" w:type="dxa"/>
            <w:tcBorders>
              <w:top w:val="single" w:sz="4" w:space="0" w:color="auto"/>
              <w:left w:val="single" w:sz="4" w:space="0" w:color="auto"/>
              <w:bottom w:val="single" w:sz="4" w:space="0" w:color="auto"/>
              <w:right w:val="nil"/>
            </w:tcBorders>
            <w:shd w:val="clear" w:color="auto" w:fill="auto"/>
            <w:noWrap/>
            <w:vAlign w:val="center"/>
            <w:hideMark/>
          </w:tcPr>
          <w:p w14:paraId="0EB278F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14:paraId="6FD839E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553160E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625E60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99D2A7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7D72077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1A9464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49DE66E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r>
      <w:tr w:rsidR="00550FD1" w:rsidRPr="00550FD1" w14:paraId="12AADBED" w14:textId="77777777" w:rsidTr="004D7750">
        <w:trPr>
          <w:trHeight w:val="362"/>
        </w:trPr>
        <w:tc>
          <w:tcPr>
            <w:tcW w:w="1227"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6A6A3BD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xml:space="preserve">FR </w:t>
            </w:r>
          </w:p>
        </w:tc>
        <w:tc>
          <w:tcPr>
            <w:tcW w:w="1589" w:type="dxa"/>
            <w:tcBorders>
              <w:top w:val="single" w:sz="4" w:space="0" w:color="auto"/>
              <w:left w:val="single" w:sz="4" w:space="0" w:color="auto"/>
              <w:bottom w:val="nil"/>
              <w:right w:val="single" w:sz="4" w:space="0" w:color="auto"/>
            </w:tcBorders>
            <w:shd w:val="clear" w:color="000000" w:fill="F2F2F2"/>
            <w:noWrap/>
            <w:vAlign w:val="center"/>
            <w:hideMark/>
          </w:tcPr>
          <w:p w14:paraId="08877477"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1</w:t>
            </w:r>
          </w:p>
        </w:tc>
        <w:tc>
          <w:tcPr>
            <w:tcW w:w="761" w:type="dxa"/>
            <w:tcBorders>
              <w:top w:val="nil"/>
              <w:left w:val="nil"/>
              <w:bottom w:val="nil"/>
              <w:right w:val="nil"/>
            </w:tcBorders>
            <w:shd w:val="clear" w:color="000000" w:fill="F2F2F2"/>
            <w:noWrap/>
            <w:vAlign w:val="center"/>
            <w:hideMark/>
          </w:tcPr>
          <w:p w14:paraId="4F8BB14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782" w:type="dxa"/>
            <w:tcBorders>
              <w:top w:val="nil"/>
              <w:left w:val="nil"/>
              <w:bottom w:val="nil"/>
              <w:right w:val="single" w:sz="4" w:space="0" w:color="auto"/>
            </w:tcBorders>
            <w:shd w:val="clear" w:color="000000" w:fill="F2F2F2"/>
            <w:noWrap/>
            <w:vAlign w:val="center"/>
            <w:hideMark/>
          </w:tcPr>
          <w:p w14:paraId="3D1CC58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13D3035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w:t>
            </w:r>
          </w:p>
        </w:tc>
        <w:tc>
          <w:tcPr>
            <w:tcW w:w="573" w:type="dxa"/>
            <w:tcBorders>
              <w:top w:val="nil"/>
              <w:left w:val="nil"/>
              <w:bottom w:val="nil"/>
              <w:right w:val="nil"/>
            </w:tcBorders>
            <w:shd w:val="clear" w:color="000000" w:fill="F2F2F2"/>
            <w:noWrap/>
            <w:vAlign w:val="center"/>
            <w:hideMark/>
          </w:tcPr>
          <w:p w14:paraId="21331F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0</w:t>
            </w:r>
          </w:p>
        </w:tc>
        <w:tc>
          <w:tcPr>
            <w:tcW w:w="988" w:type="dxa"/>
            <w:tcBorders>
              <w:top w:val="nil"/>
              <w:left w:val="nil"/>
              <w:bottom w:val="nil"/>
              <w:right w:val="single" w:sz="4" w:space="0" w:color="auto"/>
            </w:tcBorders>
            <w:shd w:val="clear" w:color="000000" w:fill="F2F2F2"/>
            <w:noWrap/>
            <w:vAlign w:val="center"/>
            <w:hideMark/>
          </w:tcPr>
          <w:p w14:paraId="414C72F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40</w:t>
            </w:r>
          </w:p>
        </w:tc>
        <w:tc>
          <w:tcPr>
            <w:tcW w:w="1077" w:type="dxa"/>
            <w:tcBorders>
              <w:top w:val="nil"/>
              <w:left w:val="nil"/>
              <w:bottom w:val="nil"/>
              <w:right w:val="nil"/>
            </w:tcBorders>
            <w:shd w:val="clear" w:color="000000" w:fill="F2F2F2"/>
            <w:noWrap/>
            <w:vAlign w:val="center"/>
            <w:hideMark/>
          </w:tcPr>
          <w:p w14:paraId="2CE3B5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573" w:type="dxa"/>
            <w:tcBorders>
              <w:top w:val="nil"/>
              <w:left w:val="nil"/>
              <w:bottom w:val="nil"/>
              <w:right w:val="nil"/>
            </w:tcBorders>
            <w:shd w:val="clear" w:color="000000" w:fill="F2F2F2"/>
            <w:noWrap/>
            <w:vAlign w:val="center"/>
            <w:hideMark/>
          </w:tcPr>
          <w:p w14:paraId="36C4BF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988" w:type="dxa"/>
            <w:tcBorders>
              <w:top w:val="nil"/>
              <w:left w:val="nil"/>
              <w:bottom w:val="nil"/>
              <w:right w:val="single" w:sz="4" w:space="0" w:color="auto"/>
            </w:tcBorders>
            <w:shd w:val="clear" w:color="000000" w:fill="F2F2F2"/>
            <w:noWrap/>
            <w:vAlign w:val="center"/>
            <w:hideMark/>
          </w:tcPr>
          <w:p w14:paraId="34ED67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74E04EC7"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3FC3DA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5791257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2</w:t>
            </w:r>
          </w:p>
        </w:tc>
        <w:tc>
          <w:tcPr>
            <w:tcW w:w="761" w:type="dxa"/>
            <w:tcBorders>
              <w:top w:val="nil"/>
              <w:left w:val="nil"/>
              <w:bottom w:val="nil"/>
              <w:right w:val="nil"/>
            </w:tcBorders>
            <w:shd w:val="clear" w:color="auto" w:fill="auto"/>
            <w:noWrap/>
            <w:vAlign w:val="center"/>
            <w:hideMark/>
          </w:tcPr>
          <w:p w14:paraId="765688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70CD693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3494D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56</w:t>
            </w:r>
          </w:p>
        </w:tc>
        <w:tc>
          <w:tcPr>
            <w:tcW w:w="573" w:type="dxa"/>
            <w:tcBorders>
              <w:top w:val="nil"/>
              <w:left w:val="nil"/>
              <w:bottom w:val="nil"/>
              <w:right w:val="nil"/>
            </w:tcBorders>
            <w:shd w:val="clear" w:color="auto" w:fill="auto"/>
            <w:noWrap/>
            <w:vAlign w:val="center"/>
            <w:hideMark/>
          </w:tcPr>
          <w:p w14:paraId="7E34B2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0</w:t>
            </w:r>
          </w:p>
        </w:tc>
        <w:tc>
          <w:tcPr>
            <w:tcW w:w="988" w:type="dxa"/>
            <w:tcBorders>
              <w:top w:val="nil"/>
              <w:left w:val="nil"/>
              <w:bottom w:val="nil"/>
              <w:right w:val="single" w:sz="4" w:space="0" w:color="auto"/>
            </w:tcBorders>
            <w:shd w:val="clear" w:color="auto" w:fill="auto"/>
            <w:noWrap/>
            <w:vAlign w:val="center"/>
            <w:hideMark/>
          </w:tcPr>
          <w:p w14:paraId="46BDE4A1" w14:textId="69E57640" w:rsidR="00550FD1" w:rsidRPr="00550FD1" w:rsidRDefault="00DD1E3D" w:rsidP="00550FD1">
            <w:pPr>
              <w:spacing w:after="0" w:line="240" w:lineRule="auto"/>
              <w:jc w:val="center"/>
              <w:rPr>
                <w:rFonts w:eastAsia="Times New Roman"/>
                <w:b/>
                <w:bCs/>
                <w:color w:val="000000"/>
                <w:lang w:val="en-US"/>
              </w:rPr>
            </w:pPr>
            <w:r>
              <w:rPr>
                <w:rFonts w:eastAsia="Times New Roman"/>
                <w:b/>
                <w:bCs/>
              </w:rPr>
              <w:t>7</w:t>
            </w:r>
          </w:p>
        </w:tc>
        <w:tc>
          <w:tcPr>
            <w:tcW w:w="1077" w:type="dxa"/>
            <w:tcBorders>
              <w:top w:val="nil"/>
              <w:left w:val="nil"/>
              <w:bottom w:val="nil"/>
              <w:right w:val="nil"/>
            </w:tcBorders>
            <w:shd w:val="clear" w:color="auto" w:fill="auto"/>
            <w:noWrap/>
            <w:vAlign w:val="center"/>
            <w:hideMark/>
          </w:tcPr>
          <w:p w14:paraId="7DF8DE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573" w:type="dxa"/>
            <w:tcBorders>
              <w:top w:val="nil"/>
              <w:left w:val="nil"/>
              <w:bottom w:val="nil"/>
              <w:right w:val="nil"/>
            </w:tcBorders>
            <w:shd w:val="clear" w:color="auto" w:fill="auto"/>
            <w:noWrap/>
            <w:vAlign w:val="center"/>
            <w:hideMark/>
          </w:tcPr>
          <w:p w14:paraId="4F7D224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auto" w:fill="auto"/>
            <w:noWrap/>
            <w:vAlign w:val="center"/>
            <w:hideMark/>
          </w:tcPr>
          <w:p w14:paraId="0E97E95D"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287C3D1D"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5C3B18C2"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000000" w:fill="F2F2F2"/>
            <w:noWrap/>
            <w:vAlign w:val="center"/>
            <w:hideMark/>
          </w:tcPr>
          <w:p w14:paraId="6231BD0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3</w:t>
            </w:r>
          </w:p>
        </w:tc>
        <w:tc>
          <w:tcPr>
            <w:tcW w:w="761" w:type="dxa"/>
            <w:tcBorders>
              <w:top w:val="nil"/>
              <w:left w:val="nil"/>
              <w:bottom w:val="nil"/>
              <w:right w:val="nil"/>
            </w:tcBorders>
            <w:shd w:val="clear" w:color="000000" w:fill="F2F2F2"/>
            <w:noWrap/>
            <w:vAlign w:val="center"/>
            <w:hideMark/>
          </w:tcPr>
          <w:p w14:paraId="292E1E6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000000" w:fill="F2F2F2"/>
            <w:noWrap/>
            <w:vAlign w:val="center"/>
            <w:hideMark/>
          </w:tcPr>
          <w:p w14:paraId="6951DD6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04A71C1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5</w:t>
            </w:r>
          </w:p>
        </w:tc>
        <w:tc>
          <w:tcPr>
            <w:tcW w:w="573" w:type="dxa"/>
            <w:tcBorders>
              <w:top w:val="nil"/>
              <w:left w:val="nil"/>
              <w:bottom w:val="nil"/>
              <w:right w:val="nil"/>
            </w:tcBorders>
            <w:shd w:val="clear" w:color="000000" w:fill="F2F2F2"/>
            <w:noWrap/>
            <w:vAlign w:val="center"/>
            <w:hideMark/>
          </w:tcPr>
          <w:p w14:paraId="19EDAB9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000000" w:fill="F2F2F2"/>
            <w:noWrap/>
            <w:vAlign w:val="center"/>
            <w:hideMark/>
          </w:tcPr>
          <w:p w14:paraId="4DDCCF1E"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2B0297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84</w:t>
            </w:r>
          </w:p>
        </w:tc>
        <w:tc>
          <w:tcPr>
            <w:tcW w:w="573" w:type="dxa"/>
            <w:tcBorders>
              <w:top w:val="nil"/>
              <w:left w:val="nil"/>
              <w:bottom w:val="nil"/>
              <w:right w:val="nil"/>
            </w:tcBorders>
            <w:shd w:val="clear" w:color="000000" w:fill="F2F2F2"/>
            <w:noWrap/>
            <w:vAlign w:val="center"/>
            <w:hideMark/>
          </w:tcPr>
          <w:p w14:paraId="1D6C8FA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w:t>
            </w:r>
          </w:p>
        </w:tc>
        <w:tc>
          <w:tcPr>
            <w:tcW w:w="988" w:type="dxa"/>
            <w:tcBorders>
              <w:top w:val="nil"/>
              <w:left w:val="nil"/>
              <w:bottom w:val="nil"/>
              <w:right w:val="single" w:sz="4" w:space="0" w:color="auto"/>
            </w:tcBorders>
            <w:shd w:val="clear" w:color="000000" w:fill="F2F2F2"/>
            <w:noWrap/>
            <w:vAlign w:val="center"/>
            <w:hideMark/>
          </w:tcPr>
          <w:p w14:paraId="68D0ACA6" w14:textId="22F6645F"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3</w:t>
            </w:r>
          </w:p>
        </w:tc>
      </w:tr>
      <w:tr w:rsidR="00550FD1" w:rsidRPr="00550FD1" w14:paraId="7DAFB7D5"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41414F16"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183D8C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4</w:t>
            </w:r>
          </w:p>
        </w:tc>
        <w:tc>
          <w:tcPr>
            <w:tcW w:w="761" w:type="dxa"/>
            <w:tcBorders>
              <w:top w:val="nil"/>
              <w:left w:val="nil"/>
              <w:bottom w:val="nil"/>
              <w:right w:val="nil"/>
            </w:tcBorders>
            <w:shd w:val="clear" w:color="auto" w:fill="auto"/>
            <w:noWrap/>
            <w:vAlign w:val="center"/>
            <w:hideMark/>
          </w:tcPr>
          <w:p w14:paraId="3A1F55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5F13A33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0F699B0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573" w:type="dxa"/>
            <w:tcBorders>
              <w:top w:val="nil"/>
              <w:left w:val="nil"/>
              <w:bottom w:val="nil"/>
              <w:right w:val="nil"/>
            </w:tcBorders>
            <w:shd w:val="clear" w:color="auto" w:fill="auto"/>
            <w:noWrap/>
            <w:vAlign w:val="center"/>
            <w:hideMark/>
          </w:tcPr>
          <w:p w14:paraId="616CFC6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988" w:type="dxa"/>
            <w:tcBorders>
              <w:top w:val="nil"/>
              <w:left w:val="nil"/>
              <w:bottom w:val="nil"/>
              <w:right w:val="single" w:sz="4" w:space="0" w:color="auto"/>
            </w:tcBorders>
            <w:shd w:val="clear" w:color="auto" w:fill="auto"/>
            <w:noWrap/>
            <w:vAlign w:val="center"/>
            <w:hideMark/>
          </w:tcPr>
          <w:p w14:paraId="2D1D24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c>
          <w:tcPr>
            <w:tcW w:w="1077" w:type="dxa"/>
            <w:tcBorders>
              <w:top w:val="nil"/>
              <w:left w:val="nil"/>
              <w:bottom w:val="nil"/>
              <w:right w:val="nil"/>
            </w:tcBorders>
            <w:shd w:val="clear" w:color="auto" w:fill="auto"/>
            <w:noWrap/>
            <w:vAlign w:val="center"/>
            <w:hideMark/>
          </w:tcPr>
          <w:p w14:paraId="521073E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64</w:t>
            </w:r>
          </w:p>
        </w:tc>
        <w:tc>
          <w:tcPr>
            <w:tcW w:w="573" w:type="dxa"/>
            <w:tcBorders>
              <w:top w:val="nil"/>
              <w:left w:val="nil"/>
              <w:bottom w:val="nil"/>
              <w:right w:val="nil"/>
            </w:tcBorders>
            <w:shd w:val="clear" w:color="auto" w:fill="auto"/>
            <w:noWrap/>
            <w:vAlign w:val="center"/>
            <w:hideMark/>
          </w:tcPr>
          <w:p w14:paraId="5C3BBC6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w:t>
            </w:r>
          </w:p>
        </w:tc>
        <w:tc>
          <w:tcPr>
            <w:tcW w:w="988" w:type="dxa"/>
            <w:tcBorders>
              <w:top w:val="nil"/>
              <w:left w:val="nil"/>
              <w:bottom w:val="nil"/>
              <w:right w:val="single" w:sz="4" w:space="0" w:color="auto"/>
            </w:tcBorders>
            <w:shd w:val="clear" w:color="auto" w:fill="auto"/>
            <w:noWrap/>
            <w:vAlign w:val="center"/>
            <w:hideMark/>
          </w:tcPr>
          <w:p w14:paraId="7AB7F144" w14:textId="6175524C"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4</w:t>
            </w:r>
          </w:p>
        </w:tc>
      </w:tr>
      <w:tr w:rsidR="00550FD1" w:rsidRPr="00550FD1" w14:paraId="3CC61322" w14:textId="77777777" w:rsidTr="004D7750">
        <w:trPr>
          <w:trHeight w:val="362"/>
        </w:trPr>
        <w:tc>
          <w:tcPr>
            <w:tcW w:w="1227" w:type="dxa"/>
            <w:vMerge w:val="restart"/>
            <w:tcBorders>
              <w:top w:val="nil"/>
              <w:left w:val="single" w:sz="4" w:space="0" w:color="auto"/>
              <w:bottom w:val="single" w:sz="4" w:space="0" w:color="auto"/>
              <w:right w:val="nil"/>
            </w:tcBorders>
            <w:shd w:val="clear" w:color="auto" w:fill="auto"/>
            <w:vAlign w:val="center"/>
            <w:hideMark/>
          </w:tcPr>
          <w:p w14:paraId="592C69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CDR-FR</w:t>
            </w:r>
          </w:p>
        </w:tc>
        <w:tc>
          <w:tcPr>
            <w:tcW w:w="1589" w:type="dxa"/>
            <w:tcBorders>
              <w:top w:val="nil"/>
              <w:left w:val="single" w:sz="4" w:space="0" w:color="auto"/>
              <w:bottom w:val="nil"/>
              <w:right w:val="single" w:sz="4" w:space="0" w:color="auto"/>
            </w:tcBorders>
            <w:shd w:val="clear" w:color="000000" w:fill="F2F2F2"/>
            <w:noWrap/>
            <w:vAlign w:val="center"/>
            <w:hideMark/>
          </w:tcPr>
          <w:p w14:paraId="17DB2EB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1-</w:t>
            </w:r>
            <w:r w:rsidRPr="00550FD1">
              <w:rPr>
                <w:rFonts w:eastAsia="Times New Roman"/>
                <w:b/>
                <w:bCs/>
                <w:color w:val="000000"/>
                <w:lang w:val="en-US"/>
              </w:rPr>
              <w:t>CDR1</w:t>
            </w:r>
            <w:r w:rsidRPr="00550FD1">
              <w:rPr>
                <w:rFonts w:eastAsia="Times New Roman"/>
                <w:color w:val="000000"/>
                <w:lang w:val="en-US"/>
              </w:rPr>
              <w:t>-FR2</w:t>
            </w:r>
          </w:p>
        </w:tc>
        <w:tc>
          <w:tcPr>
            <w:tcW w:w="761" w:type="dxa"/>
            <w:tcBorders>
              <w:top w:val="single" w:sz="4" w:space="0" w:color="auto"/>
              <w:left w:val="nil"/>
              <w:bottom w:val="nil"/>
              <w:right w:val="nil"/>
            </w:tcBorders>
            <w:shd w:val="clear" w:color="000000" w:fill="F2F2F2"/>
            <w:noWrap/>
            <w:vAlign w:val="center"/>
            <w:hideMark/>
          </w:tcPr>
          <w:p w14:paraId="4E9B845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single" w:sz="4" w:space="0" w:color="auto"/>
              <w:left w:val="nil"/>
              <w:bottom w:val="nil"/>
              <w:right w:val="single" w:sz="4" w:space="0" w:color="auto"/>
            </w:tcBorders>
            <w:shd w:val="clear" w:color="000000" w:fill="F2F2F2"/>
            <w:noWrap/>
            <w:vAlign w:val="center"/>
            <w:hideMark/>
          </w:tcPr>
          <w:p w14:paraId="3F31968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6C67F84D" w14:textId="6CE319E1"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106</w:t>
            </w:r>
          </w:p>
        </w:tc>
        <w:tc>
          <w:tcPr>
            <w:tcW w:w="573" w:type="dxa"/>
            <w:tcBorders>
              <w:top w:val="single" w:sz="4" w:space="0" w:color="auto"/>
              <w:left w:val="nil"/>
              <w:bottom w:val="nil"/>
              <w:right w:val="nil"/>
            </w:tcBorders>
            <w:shd w:val="clear" w:color="000000" w:fill="F2F2F2"/>
            <w:noWrap/>
            <w:vAlign w:val="center"/>
            <w:hideMark/>
          </w:tcPr>
          <w:p w14:paraId="6BADA49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7F8F65F4"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3B4737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0</w:t>
            </w:r>
          </w:p>
        </w:tc>
        <w:tc>
          <w:tcPr>
            <w:tcW w:w="573" w:type="dxa"/>
            <w:tcBorders>
              <w:top w:val="single" w:sz="4" w:space="0" w:color="auto"/>
              <w:left w:val="nil"/>
              <w:bottom w:val="nil"/>
              <w:right w:val="nil"/>
            </w:tcBorders>
            <w:shd w:val="clear" w:color="000000" w:fill="F2F2F2"/>
            <w:noWrap/>
            <w:vAlign w:val="center"/>
            <w:hideMark/>
          </w:tcPr>
          <w:p w14:paraId="362EDE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3F265635" w14:textId="360C0E45" w:rsidR="00550FD1" w:rsidRPr="00550FD1" w:rsidRDefault="00273051" w:rsidP="00550FD1">
            <w:pPr>
              <w:spacing w:after="0" w:line="240" w:lineRule="auto"/>
              <w:jc w:val="center"/>
              <w:rPr>
                <w:rFonts w:eastAsia="Times New Roman"/>
                <w:b/>
                <w:bCs/>
                <w:color w:val="000000"/>
                <w:lang w:val="en-US"/>
              </w:rPr>
            </w:pPr>
            <w:r>
              <w:rPr>
                <w:rFonts w:eastAsia="Times New Roman"/>
                <w:b/>
                <w:bCs/>
                <w:color w:val="000000"/>
                <w:lang w:val="en-US"/>
              </w:rPr>
              <w:t>1</w:t>
            </w:r>
          </w:p>
        </w:tc>
      </w:tr>
      <w:tr w:rsidR="00550FD1" w:rsidRPr="00550FD1" w14:paraId="18DF7C56"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15D8DE10"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3BCBD61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2-</w:t>
            </w:r>
            <w:r w:rsidRPr="00550FD1">
              <w:rPr>
                <w:rFonts w:eastAsia="Times New Roman"/>
                <w:b/>
                <w:bCs/>
                <w:color w:val="000000"/>
                <w:lang w:val="en-US"/>
              </w:rPr>
              <w:t>CDR2</w:t>
            </w:r>
            <w:r w:rsidRPr="00550FD1">
              <w:rPr>
                <w:rFonts w:eastAsia="Times New Roman"/>
                <w:color w:val="000000"/>
                <w:lang w:val="en-US"/>
              </w:rPr>
              <w:t>-FR3</w:t>
            </w:r>
          </w:p>
        </w:tc>
        <w:tc>
          <w:tcPr>
            <w:tcW w:w="761" w:type="dxa"/>
            <w:tcBorders>
              <w:top w:val="nil"/>
              <w:left w:val="nil"/>
              <w:bottom w:val="nil"/>
              <w:right w:val="nil"/>
            </w:tcBorders>
            <w:shd w:val="clear" w:color="auto" w:fill="auto"/>
            <w:noWrap/>
            <w:vAlign w:val="center"/>
            <w:hideMark/>
          </w:tcPr>
          <w:p w14:paraId="15E024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nil"/>
              <w:right w:val="single" w:sz="4" w:space="0" w:color="auto"/>
            </w:tcBorders>
            <w:shd w:val="clear" w:color="auto" w:fill="auto"/>
            <w:noWrap/>
            <w:vAlign w:val="center"/>
            <w:hideMark/>
          </w:tcPr>
          <w:p w14:paraId="52DB1EB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3B3705B0" w14:textId="078C4ABB"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49</w:t>
            </w:r>
          </w:p>
        </w:tc>
        <w:tc>
          <w:tcPr>
            <w:tcW w:w="573" w:type="dxa"/>
            <w:tcBorders>
              <w:top w:val="nil"/>
              <w:left w:val="nil"/>
              <w:bottom w:val="nil"/>
              <w:right w:val="nil"/>
            </w:tcBorders>
            <w:shd w:val="clear" w:color="auto" w:fill="auto"/>
            <w:noWrap/>
            <w:vAlign w:val="center"/>
            <w:hideMark/>
          </w:tcPr>
          <w:p w14:paraId="48E20049"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2131D813" w14:textId="3A709974"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03B056E" w14:textId="0CBBD87A"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3</w:t>
            </w:r>
            <w:r w:rsidRPr="00550FD1">
              <w:rPr>
                <w:rFonts w:eastAsia="Times New Roman"/>
                <w:color w:val="000000"/>
                <w:lang w:val="en-US"/>
              </w:rPr>
              <w:t>0</w:t>
            </w:r>
          </w:p>
        </w:tc>
        <w:tc>
          <w:tcPr>
            <w:tcW w:w="573" w:type="dxa"/>
            <w:tcBorders>
              <w:top w:val="nil"/>
              <w:left w:val="nil"/>
              <w:bottom w:val="nil"/>
              <w:right w:val="nil"/>
            </w:tcBorders>
            <w:shd w:val="clear" w:color="auto" w:fill="auto"/>
            <w:noWrap/>
            <w:vAlign w:val="center"/>
            <w:hideMark/>
          </w:tcPr>
          <w:p w14:paraId="434C0D1A"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579F648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4C89CFAD"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50B1B0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000000" w:fill="F2F2F2"/>
            <w:noWrap/>
            <w:vAlign w:val="center"/>
            <w:hideMark/>
          </w:tcPr>
          <w:p w14:paraId="4BBBE77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3-</w:t>
            </w:r>
            <w:r w:rsidRPr="00550FD1">
              <w:rPr>
                <w:rFonts w:eastAsia="Times New Roman"/>
                <w:b/>
                <w:bCs/>
                <w:color w:val="000000"/>
                <w:lang w:val="en-US"/>
              </w:rPr>
              <w:t>CDR3</w:t>
            </w:r>
            <w:r w:rsidRPr="00550FD1">
              <w:rPr>
                <w:rFonts w:eastAsia="Times New Roman"/>
                <w:color w:val="000000"/>
                <w:lang w:val="en-US"/>
              </w:rPr>
              <w:t>-FR4</w:t>
            </w:r>
          </w:p>
        </w:tc>
        <w:tc>
          <w:tcPr>
            <w:tcW w:w="761" w:type="dxa"/>
            <w:tcBorders>
              <w:top w:val="nil"/>
              <w:left w:val="nil"/>
              <w:bottom w:val="single" w:sz="4" w:space="0" w:color="auto"/>
              <w:right w:val="nil"/>
            </w:tcBorders>
            <w:shd w:val="clear" w:color="000000" w:fill="F2F2F2"/>
            <w:noWrap/>
            <w:vAlign w:val="center"/>
            <w:hideMark/>
          </w:tcPr>
          <w:p w14:paraId="02ACC7E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single" w:sz="4" w:space="0" w:color="auto"/>
              <w:right w:val="single" w:sz="4" w:space="0" w:color="auto"/>
            </w:tcBorders>
            <w:shd w:val="clear" w:color="000000" w:fill="F2F2F2"/>
            <w:noWrap/>
            <w:vAlign w:val="center"/>
            <w:hideMark/>
          </w:tcPr>
          <w:p w14:paraId="397CED4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000000" w:fill="F2F2F2"/>
            <w:noWrap/>
            <w:vAlign w:val="center"/>
            <w:hideMark/>
          </w:tcPr>
          <w:p w14:paraId="08A7EE9B" w14:textId="1D6C71ED"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20</w:t>
            </w:r>
          </w:p>
        </w:tc>
        <w:tc>
          <w:tcPr>
            <w:tcW w:w="573" w:type="dxa"/>
            <w:tcBorders>
              <w:top w:val="nil"/>
              <w:left w:val="nil"/>
              <w:bottom w:val="single" w:sz="4" w:space="0" w:color="auto"/>
              <w:right w:val="nil"/>
            </w:tcBorders>
            <w:shd w:val="clear" w:color="000000" w:fill="F2F2F2"/>
            <w:noWrap/>
            <w:vAlign w:val="center"/>
            <w:hideMark/>
          </w:tcPr>
          <w:p w14:paraId="2D7955B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22D98002"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3</w:t>
            </w:r>
          </w:p>
        </w:tc>
        <w:tc>
          <w:tcPr>
            <w:tcW w:w="1077" w:type="dxa"/>
            <w:tcBorders>
              <w:top w:val="nil"/>
              <w:left w:val="nil"/>
              <w:bottom w:val="single" w:sz="4" w:space="0" w:color="auto"/>
              <w:right w:val="nil"/>
            </w:tcBorders>
            <w:shd w:val="clear" w:color="000000" w:fill="F2F2F2"/>
            <w:noWrap/>
            <w:vAlign w:val="center"/>
            <w:hideMark/>
          </w:tcPr>
          <w:p w14:paraId="0D108740" w14:textId="645B4E03"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20</w:t>
            </w:r>
          </w:p>
        </w:tc>
        <w:tc>
          <w:tcPr>
            <w:tcW w:w="573" w:type="dxa"/>
            <w:tcBorders>
              <w:top w:val="nil"/>
              <w:left w:val="nil"/>
              <w:bottom w:val="single" w:sz="4" w:space="0" w:color="auto"/>
              <w:right w:val="nil"/>
            </w:tcBorders>
            <w:shd w:val="clear" w:color="000000" w:fill="F2F2F2"/>
            <w:noWrap/>
            <w:vAlign w:val="center"/>
            <w:hideMark/>
          </w:tcPr>
          <w:p w14:paraId="4E21506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6F167B6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5944BFD5" w14:textId="77777777" w:rsidTr="004D7750">
        <w:trPr>
          <w:trHeight w:val="362"/>
        </w:trPr>
        <w:tc>
          <w:tcPr>
            <w:tcW w:w="1227" w:type="dxa"/>
            <w:tcBorders>
              <w:top w:val="nil"/>
              <w:left w:val="single" w:sz="4" w:space="0" w:color="auto"/>
              <w:bottom w:val="single" w:sz="4" w:space="0" w:color="auto"/>
              <w:right w:val="nil"/>
            </w:tcBorders>
            <w:shd w:val="clear" w:color="auto" w:fill="auto"/>
            <w:noWrap/>
            <w:vAlign w:val="center"/>
            <w:hideMark/>
          </w:tcPr>
          <w:p w14:paraId="5DF0F9F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ain</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0B3261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Chain</w:t>
            </w:r>
          </w:p>
        </w:tc>
        <w:tc>
          <w:tcPr>
            <w:tcW w:w="761" w:type="dxa"/>
            <w:tcBorders>
              <w:top w:val="nil"/>
              <w:left w:val="nil"/>
              <w:bottom w:val="single" w:sz="4" w:space="0" w:color="auto"/>
              <w:right w:val="nil"/>
            </w:tcBorders>
            <w:shd w:val="clear" w:color="auto" w:fill="auto"/>
            <w:noWrap/>
            <w:vAlign w:val="center"/>
            <w:hideMark/>
          </w:tcPr>
          <w:p w14:paraId="73C92F9F" w14:textId="1DCCBCC8"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930</w:t>
            </w:r>
          </w:p>
        </w:tc>
        <w:tc>
          <w:tcPr>
            <w:tcW w:w="782" w:type="dxa"/>
            <w:tcBorders>
              <w:top w:val="nil"/>
              <w:left w:val="nil"/>
              <w:bottom w:val="single" w:sz="4" w:space="0" w:color="auto"/>
              <w:right w:val="single" w:sz="4" w:space="0" w:color="auto"/>
            </w:tcBorders>
            <w:shd w:val="clear" w:color="auto" w:fill="auto"/>
            <w:noWrap/>
            <w:vAlign w:val="center"/>
            <w:hideMark/>
          </w:tcPr>
          <w:p w14:paraId="0834DCD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auto" w:fill="auto"/>
            <w:noWrap/>
            <w:vAlign w:val="center"/>
            <w:hideMark/>
          </w:tcPr>
          <w:p w14:paraId="6F096066" w14:textId="52730984"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616</w:t>
            </w:r>
          </w:p>
        </w:tc>
        <w:tc>
          <w:tcPr>
            <w:tcW w:w="573" w:type="dxa"/>
            <w:tcBorders>
              <w:top w:val="nil"/>
              <w:left w:val="nil"/>
              <w:bottom w:val="single" w:sz="4" w:space="0" w:color="auto"/>
              <w:right w:val="nil"/>
            </w:tcBorders>
            <w:shd w:val="clear" w:color="auto" w:fill="auto"/>
            <w:noWrap/>
            <w:vAlign w:val="center"/>
            <w:hideMark/>
          </w:tcPr>
          <w:p w14:paraId="55C414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5E591E36" w14:textId="2240E406" w:rsidR="00550FD1" w:rsidRPr="00550FD1" w:rsidRDefault="00DD1E3D" w:rsidP="00550FD1">
            <w:pPr>
              <w:spacing w:after="0" w:line="240" w:lineRule="auto"/>
              <w:jc w:val="center"/>
              <w:rPr>
                <w:rFonts w:eastAsia="Times New Roman"/>
                <w:b/>
                <w:bCs/>
                <w:color w:val="000000"/>
                <w:lang w:val="en-US"/>
              </w:rPr>
            </w:pPr>
            <w:r>
              <w:rPr>
                <w:rFonts w:eastAsia="Times New Roman"/>
                <w:b/>
                <w:bCs/>
                <w:color w:val="000000"/>
                <w:lang w:val="en-US"/>
              </w:rPr>
              <w:t>3</w:t>
            </w:r>
          </w:p>
        </w:tc>
        <w:tc>
          <w:tcPr>
            <w:tcW w:w="1077" w:type="dxa"/>
            <w:tcBorders>
              <w:top w:val="nil"/>
              <w:left w:val="nil"/>
              <w:bottom w:val="single" w:sz="4" w:space="0" w:color="auto"/>
              <w:right w:val="nil"/>
            </w:tcBorders>
            <w:shd w:val="clear" w:color="auto" w:fill="auto"/>
            <w:noWrap/>
            <w:vAlign w:val="center"/>
            <w:hideMark/>
          </w:tcPr>
          <w:p w14:paraId="1BE8EBC4" w14:textId="2E787034" w:rsidR="00550FD1" w:rsidRPr="00550FD1" w:rsidRDefault="00FB2784" w:rsidP="00550FD1">
            <w:pPr>
              <w:spacing w:after="0" w:line="240" w:lineRule="auto"/>
              <w:jc w:val="center"/>
              <w:rPr>
                <w:rFonts w:eastAsia="Times New Roman"/>
                <w:color w:val="000000"/>
                <w:lang w:val="en-US"/>
              </w:rPr>
            </w:pPr>
            <w:r>
              <w:rPr>
                <w:rFonts w:eastAsia="Times New Roman"/>
                <w:color w:val="000000"/>
                <w:lang w:val="en-US"/>
              </w:rPr>
              <w:t>975</w:t>
            </w:r>
          </w:p>
        </w:tc>
        <w:tc>
          <w:tcPr>
            <w:tcW w:w="573" w:type="dxa"/>
            <w:tcBorders>
              <w:top w:val="nil"/>
              <w:left w:val="nil"/>
              <w:bottom w:val="single" w:sz="4" w:space="0" w:color="auto"/>
              <w:right w:val="nil"/>
            </w:tcBorders>
            <w:shd w:val="clear" w:color="auto" w:fill="auto"/>
            <w:noWrap/>
            <w:vAlign w:val="center"/>
            <w:hideMark/>
          </w:tcPr>
          <w:p w14:paraId="51A972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6C8C311B" w14:textId="5D75534E" w:rsidR="00550FD1" w:rsidRPr="00550FD1" w:rsidRDefault="00FB2784" w:rsidP="00550FD1">
            <w:pPr>
              <w:spacing w:after="0" w:line="240" w:lineRule="auto"/>
              <w:jc w:val="center"/>
              <w:rPr>
                <w:rFonts w:eastAsia="Times New Roman"/>
                <w:b/>
                <w:bCs/>
                <w:color w:val="000000"/>
                <w:lang w:val="en-US"/>
              </w:rPr>
            </w:pPr>
            <w:r>
              <w:rPr>
                <w:rFonts w:eastAsia="Times New Roman"/>
                <w:b/>
                <w:bCs/>
                <w:color w:val="000000"/>
                <w:lang w:val="en-US"/>
              </w:rPr>
              <w:t>2</w:t>
            </w:r>
          </w:p>
        </w:tc>
      </w:tr>
    </w:tbl>
    <w:p w14:paraId="4E6D4055" w14:textId="0AF59FC6" w:rsidR="00550FD1" w:rsidRDefault="00550FD1" w:rsidP="00550FD1">
      <w:pPr>
        <w:rPr>
          <w:b/>
          <w:bCs/>
        </w:rPr>
      </w:pPr>
    </w:p>
    <w:p w14:paraId="66733B67" w14:textId="1F3C4309" w:rsidR="00273051" w:rsidRPr="00D20162" w:rsidRDefault="00273051" w:rsidP="00273051">
      <w:pPr>
        <w:pStyle w:val="Heading3"/>
      </w:pPr>
      <w:r w:rsidRPr="00D20162">
        <w:t xml:space="preserve">Number of </w:t>
      </w:r>
      <w:r w:rsidR="00317EC4">
        <w:t>segment</w:t>
      </w:r>
      <w:r w:rsidR="00317EC4" w:rsidRPr="00D20162">
        <w:t xml:space="preserve"> </w:t>
      </w:r>
      <w:r w:rsidRPr="00D20162">
        <w:t>candidates throughout the workflow</w:t>
      </w:r>
    </w:p>
    <w:p w14:paraId="6DBACAE9" w14:textId="01082724" w:rsidR="00273051" w:rsidRDefault="00273051" w:rsidP="00273051">
      <w:pPr>
        <w:rPr>
          <w:b/>
          <w:bCs/>
        </w:rPr>
      </w:pPr>
      <w:r>
        <w:t xml:space="preserve">The table shows the number of </w:t>
      </w:r>
      <w:r w:rsidR="00317EC4">
        <w:t xml:space="preserve">segment </w:t>
      </w:r>
      <w:r>
        <w:t xml:space="preserve">candidates at the start and end of each stage. For the </w:t>
      </w:r>
      <w:r w:rsidR="0011111D">
        <w:t>m</w:t>
      </w:r>
      <w:r>
        <w:t xml:space="preserve">ix and </w:t>
      </w:r>
      <w:r w:rsidR="0011111D">
        <w:t>p</w:t>
      </w:r>
      <w:r>
        <w:t xml:space="preserve">olyclonal FR sequencing stage, a middle column is included which displays the number of </w:t>
      </w:r>
      <w:r w:rsidR="00D85C51">
        <w:t xml:space="preserve">candidates </w:t>
      </w:r>
      <w:r>
        <w:t>after a “first pass” filtering, for example excluding candidates that do not have highly conserved residues (Cys23 and Cys104 specifically), or candidates with highly unlikely terminal mass offsets.</w:t>
      </w:r>
      <w:r>
        <w:rPr>
          <w:b/>
          <w:bCs/>
        </w:rPr>
        <w:br w:type="page"/>
      </w:r>
    </w:p>
    <w:p w14:paraId="30794B78" w14:textId="1868C0BD" w:rsidR="00273051" w:rsidRDefault="00273051" w:rsidP="00273051">
      <w:pPr>
        <w:pStyle w:val="Heading2"/>
      </w:pPr>
      <w:r>
        <w:lastRenderedPageBreak/>
        <w:t xml:space="preserve">Figure </w:t>
      </w:r>
      <w:r w:rsidR="00757C4A">
        <w:t>S3</w:t>
      </w:r>
    </w:p>
    <w:p w14:paraId="2B097882" w14:textId="657534AD" w:rsidR="00273051" w:rsidRPr="00D36000" w:rsidRDefault="00273051" w:rsidP="00E930C2">
      <w:pPr>
        <w:rPr>
          <w:lang w:val="nl-NL"/>
        </w:rPr>
      </w:pPr>
      <w:r>
        <w:rPr>
          <w:noProof/>
          <w:lang w:val="en-US"/>
        </w:rPr>
        <w:lastRenderedPageBreak/>
        <w:drawing>
          <wp:inline distT="0" distB="0" distL="0" distR="0" wp14:anchorId="5C72C91B" wp14:editId="507F4F5F">
            <wp:extent cx="5905785" cy="824810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05785" cy="8248101"/>
                    </a:xfrm>
                    <a:prstGeom prst="rect">
                      <a:avLst/>
                    </a:prstGeom>
                  </pic:spPr>
                </pic:pic>
              </a:graphicData>
            </a:graphic>
          </wp:inline>
        </w:drawing>
      </w:r>
    </w:p>
    <w:p w14:paraId="16842A85" w14:textId="0976BCAD" w:rsidR="00ED5C48" w:rsidRDefault="00CA2D69" w:rsidP="00273051">
      <w:pPr>
        <w:pStyle w:val="Heading3"/>
      </w:pPr>
      <w:r>
        <w:lastRenderedPageBreak/>
        <w:t xml:space="preserve">BU- and MD- based </w:t>
      </w:r>
      <w:r w:rsidR="00273051">
        <w:t>scor</w:t>
      </w:r>
      <w:r>
        <w:t xml:space="preserve">ing </w:t>
      </w:r>
      <w:r w:rsidR="00D32B17">
        <w:t xml:space="preserve">and germline-based selection criteria </w:t>
      </w:r>
      <w:r>
        <w:t xml:space="preserve">enable </w:t>
      </w:r>
      <w:r w:rsidR="007E7993">
        <w:t xml:space="preserve">effective </w:t>
      </w:r>
      <w:r>
        <w:t xml:space="preserve">segment candidate </w:t>
      </w:r>
      <w:r w:rsidR="00D32B17">
        <w:t>selection</w:t>
      </w:r>
      <w:r w:rsidR="00273051">
        <w:t xml:space="preserve"> throughout the workflow</w:t>
      </w:r>
      <w:r>
        <w:t>.</w:t>
      </w:r>
      <w:r w:rsidR="007E7993">
        <w:t xml:space="preserve"> </w:t>
      </w:r>
    </w:p>
    <w:p w14:paraId="74F8D777" w14:textId="4C0D81B1" w:rsidR="00ED5C48" w:rsidRDefault="007F44B9" w:rsidP="00D36000">
      <w:r>
        <w:rPr>
          <w:bCs/>
        </w:rPr>
        <w:t>Score distributions (</w:t>
      </w:r>
      <w:r w:rsidR="00874ED0">
        <w:t>MD-score</w:t>
      </w:r>
      <w:r w:rsidRPr="00ED5C48">
        <w:t xml:space="preserve"> (x axis) and </w:t>
      </w:r>
      <w:r w:rsidR="00874ED0">
        <w:t>Shotgun-score</w:t>
      </w:r>
      <w:r w:rsidRPr="00ED5C48">
        <w:t xml:space="preserve"> (y axis)</w:t>
      </w:r>
      <w:r>
        <w:rPr>
          <w:bCs/>
        </w:rPr>
        <w:t xml:space="preserve">) for all considered segment candidates are shown. </w:t>
      </w:r>
      <w:r w:rsidR="00D32B17" w:rsidRPr="00D36000">
        <w:rPr>
          <w:bCs/>
        </w:rPr>
        <w:t xml:space="preserve">Each column </w:t>
      </w:r>
      <w:r w:rsidR="00FC047A">
        <w:rPr>
          <w:bCs/>
        </w:rPr>
        <w:t>depicts segment candidates</w:t>
      </w:r>
      <w:r w:rsidR="003E020C">
        <w:rPr>
          <w:bCs/>
        </w:rPr>
        <w:t xml:space="preserve"> for a </w:t>
      </w:r>
      <w:r w:rsidR="00D32B17" w:rsidRPr="00D36000">
        <w:rPr>
          <w:bCs/>
        </w:rPr>
        <w:t>sample.</w:t>
      </w:r>
      <w:r w:rsidR="00D32B17">
        <w:rPr>
          <w:b/>
        </w:rPr>
        <w:t xml:space="preserve"> </w:t>
      </w:r>
      <w:r w:rsidR="00FC047A" w:rsidRPr="00ED5C48">
        <w:t>Each graph represents segment candidate</w:t>
      </w:r>
      <w:r>
        <w:t xml:space="preserve"> scores</w:t>
      </w:r>
      <w:r w:rsidR="00966C8D">
        <w:t xml:space="preserve"> for a target </w:t>
      </w:r>
      <w:r w:rsidR="007B20D0" w:rsidRPr="00ED5C48">
        <w:t>segment</w:t>
      </w:r>
      <w:r w:rsidR="00966C8D">
        <w:t>.</w:t>
      </w:r>
      <w:r w:rsidR="00E2531D">
        <w:t xml:space="preserve"> E</w:t>
      </w:r>
      <w:r w:rsidR="00ED5C48" w:rsidRPr="00ED5C48">
        <w:t>ach dot in the graph</w:t>
      </w:r>
      <w:r w:rsidR="00E2531D">
        <w:t>s</w:t>
      </w:r>
      <w:r w:rsidR="00ED5C48" w:rsidRPr="00ED5C48">
        <w:t xml:space="preserve"> represents a rejected candidate</w:t>
      </w:r>
      <w:r>
        <w:t>, whereas s</w:t>
      </w:r>
      <w:r w:rsidR="00ED5C48" w:rsidRPr="00ED5C48">
        <w:t>tars indicate selected candidates</w:t>
      </w:r>
      <w:r w:rsidR="007E7993">
        <w:t>. A y</w:t>
      </w:r>
      <w:r w:rsidR="00ED5C48" w:rsidRPr="00ED5C48">
        <w:t xml:space="preserve">ellow outline </w:t>
      </w:r>
      <w:r>
        <w:t>highlights</w:t>
      </w:r>
      <w:r w:rsidR="00ED5C48" w:rsidRPr="00ED5C48">
        <w:t xml:space="preserve"> the correct candidate. </w:t>
      </w:r>
      <w:r w:rsidR="00ED5C48">
        <w:t xml:space="preserve">The correct candidate </w:t>
      </w:r>
      <w:r w:rsidR="00ED5C48" w:rsidRPr="00ED5C48">
        <w:t>was selected in all stages</w:t>
      </w:r>
      <w:r>
        <w:t xml:space="preserve"> (except for the CDR3 and chain for the polyclonal sample, where it was not present. However,</w:t>
      </w:r>
      <w:r w:rsidR="00ED5C48" w:rsidRPr="00ED5C48">
        <w:t xml:space="preserve"> ambiguity could not be fully resolved everywhere.</w:t>
      </w:r>
      <w:r>
        <w:t xml:space="preserve"> A legend with the consecutive selection criteria is shown at the top of the figure. </w:t>
      </w:r>
      <w:r w:rsidRPr="004178A3">
        <w:t xml:space="preserve">Grey: Input candidate. Red: First pass criteria met (default criterium: Has conserved Cys23 or Cys104). Blue: Preliminary selection criterium met (default criterium: </w:t>
      </w:r>
      <w:r w:rsidR="00874ED0" w:rsidRPr="004178A3">
        <w:t>MD-score</w:t>
      </w:r>
      <w:r w:rsidRPr="004178A3">
        <w:t xml:space="preserve"> was &lt;5 removed from the maximum in the pool). Green: Selected for the next stage (default criterium: Top </w:t>
      </w:r>
      <w:r w:rsidR="00874ED0" w:rsidRPr="004178A3">
        <w:t>Shotgun-score</w:t>
      </w:r>
      <w:r w:rsidRPr="004178A3">
        <w:t>).</w:t>
      </w:r>
      <w:r>
        <w:t xml:space="preserve"> Any additional/alternative criteria are shown in the </w:t>
      </w:r>
      <w:r w:rsidR="00E13F7A">
        <w:t xml:space="preserve">graph itself (e.g., for the mix FR4 candidate pool, the first pass filtering criterium included the presence of W118). </w:t>
      </w:r>
      <w:r>
        <w:t xml:space="preserve">The number of candidates </w:t>
      </w:r>
      <w:r w:rsidRPr="00ED5C48">
        <w:t xml:space="preserve">satisfying each criterium </w:t>
      </w:r>
      <w:r>
        <w:t xml:space="preserve">is </w:t>
      </w:r>
      <w:r w:rsidRPr="00ED5C48">
        <w:t>given at the top of each graph.</w:t>
      </w:r>
      <w:r>
        <w:t xml:space="preserve"> </w:t>
      </w:r>
      <w:r w:rsidR="00ED5C48" w:rsidRPr="00ED5C48">
        <w:t>E.g.</w:t>
      </w:r>
      <w:r w:rsidR="00E2531D">
        <w:t>,</w:t>
      </w:r>
      <w:r w:rsidR="00ED5C48" w:rsidRPr="00ED5C48">
        <w:t xml:space="preserve"> for the monoclonal, </w:t>
      </w:r>
      <w:r w:rsidR="00E2531D">
        <w:t>8</w:t>
      </w:r>
      <w:r w:rsidR="00ED5C48" w:rsidRPr="00ED5C48">
        <w:t xml:space="preserve"> FR1 candidates were considered in total. Of these </w:t>
      </w:r>
      <w:r w:rsidR="009F31E2">
        <w:t>8</w:t>
      </w:r>
      <w:r w:rsidR="00ED5C48" w:rsidRPr="00ED5C48">
        <w:t xml:space="preserve">, only </w:t>
      </w:r>
      <w:r w:rsidR="009F31E2">
        <w:t>4</w:t>
      </w:r>
      <w:r w:rsidR="00ED5C48" w:rsidRPr="00ED5C48">
        <w:t xml:space="preserve"> </w:t>
      </w:r>
      <w:r w:rsidR="00E2531D">
        <w:t xml:space="preserve">had </w:t>
      </w:r>
      <w:r w:rsidR="00ED5C48" w:rsidRPr="00ED5C48">
        <w:t xml:space="preserve">the highly conserved Cys23. Of these </w:t>
      </w:r>
      <w:r w:rsidR="009F31E2">
        <w:t>4</w:t>
      </w:r>
      <w:r w:rsidR="00ED5C48" w:rsidRPr="00ED5C48">
        <w:t xml:space="preserve">, only 2 were considered top candidates based on their </w:t>
      </w:r>
      <w:r w:rsidR="00874ED0">
        <w:t>MD-score</w:t>
      </w:r>
      <w:r w:rsidR="00ED5C48" w:rsidRPr="00ED5C48">
        <w:t>. A single candidate was finally selected for the next stage.</w:t>
      </w:r>
    </w:p>
    <w:p w14:paraId="29560175" w14:textId="66801858" w:rsidR="00FD5556" w:rsidRPr="00FD5556" w:rsidRDefault="00FD5556" w:rsidP="00D36000">
      <w:pPr>
        <w:pStyle w:val="NoSpacing"/>
      </w:pPr>
    </w:p>
    <w:p w14:paraId="7C566F16" w14:textId="4666D7FA" w:rsidR="00E87C29" w:rsidRPr="00D20162" w:rsidRDefault="00273051" w:rsidP="00E930C2">
      <w:pPr>
        <w:pStyle w:val="Heading2"/>
      </w:pPr>
      <w:r>
        <w:rPr>
          <w:rStyle w:val="Heading2Char"/>
          <w:rFonts w:eastAsiaTheme="majorEastAsia"/>
          <w:b/>
          <w:bCs/>
        </w:rPr>
        <w:t xml:space="preserve">Table </w:t>
      </w:r>
      <w:r w:rsidR="00757C4A">
        <w:rPr>
          <w:rStyle w:val="Heading2Char"/>
          <w:rFonts w:eastAsiaTheme="majorEastAsia"/>
          <w:b/>
          <w:bCs/>
        </w:rPr>
        <w:t>S3</w:t>
      </w:r>
    </w:p>
    <w:tbl>
      <w:tblPr>
        <w:tblStyle w:val="TableGrid"/>
        <w:tblW w:w="0" w:type="auto"/>
        <w:tblLook w:val="04A0" w:firstRow="1" w:lastRow="0" w:firstColumn="1" w:lastColumn="0" w:noHBand="0" w:noVBand="1"/>
      </w:tblPr>
      <w:tblGrid>
        <w:gridCol w:w="1985"/>
        <w:gridCol w:w="4475"/>
        <w:gridCol w:w="2890"/>
      </w:tblGrid>
      <w:tr w:rsidR="0041063B" w14:paraId="421BE863" w14:textId="2076F126" w:rsidTr="00D36000">
        <w:tc>
          <w:tcPr>
            <w:tcW w:w="1985" w:type="dxa"/>
          </w:tcPr>
          <w:p w14:paraId="298F5B2F" w14:textId="57D1F98D" w:rsidR="0041063B" w:rsidRPr="007A1676" w:rsidRDefault="003700D3" w:rsidP="007A1676">
            <w:pPr>
              <w:rPr>
                <w:b/>
              </w:rPr>
            </w:pPr>
            <w:r>
              <w:rPr>
                <w:b/>
              </w:rPr>
              <w:t>Name</w:t>
            </w:r>
          </w:p>
        </w:tc>
        <w:tc>
          <w:tcPr>
            <w:tcW w:w="4475" w:type="dxa"/>
          </w:tcPr>
          <w:p w14:paraId="7BA9F4A9" w14:textId="056E4A31" w:rsidR="0041063B" w:rsidRPr="007A1676" w:rsidRDefault="0041063B" w:rsidP="007A1676">
            <w:pPr>
              <w:rPr>
                <w:b/>
              </w:rPr>
            </w:pPr>
            <w:r w:rsidRPr="007A1676">
              <w:rPr>
                <w:b/>
              </w:rPr>
              <w:t>Description</w:t>
            </w:r>
          </w:p>
        </w:tc>
        <w:tc>
          <w:tcPr>
            <w:tcW w:w="2890" w:type="dxa"/>
          </w:tcPr>
          <w:p w14:paraId="0E0DF967" w14:textId="07C85977" w:rsidR="0041063B" w:rsidRPr="007A1676" w:rsidRDefault="0041063B" w:rsidP="007A1676">
            <w:pPr>
              <w:rPr>
                <w:b/>
              </w:rPr>
            </w:pPr>
            <w:r>
              <w:rPr>
                <w:b/>
              </w:rPr>
              <w:t>Usage</w:t>
            </w:r>
          </w:p>
        </w:tc>
      </w:tr>
      <w:tr w:rsidR="0041063B" w14:paraId="1BC0006E" w14:textId="4925998B" w:rsidTr="00D36000">
        <w:tc>
          <w:tcPr>
            <w:tcW w:w="1985" w:type="dxa"/>
          </w:tcPr>
          <w:p w14:paraId="43AEF482" w14:textId="1A8459A5" w:rsidR="0041063B" w:rsidRDefault="00874ED0" w:rsidP="007A1676">
            <w:pPr>
              <w:spacing w:line="240" w:lineRule="auto"/>
              <w:jc w:val="left"/>
            </w:pPr>
            <w:r>
              <w:t>Shotgun-score</w:t>
            </w:r>
          </w:p>
        </w:tc>
        <w:tc>
          <w:tcPr>
            <w:tcW w:w="4475" w:type="dxa"/>
          </w:tcPr>
          <w:p w14:paraId="29E6F133" w14:textId="1FB2CBFE" w:rsidR="0041063B" w:rsidRDefault="0041063B">
            <w:pPr>
              <w:spacing w:line="240" w:lineRule="auto"/>
            </w:pPr>
            <w:r>
              <w:t xml:space="preserve">This score quantifies the number and length of unbroken subsequences exactly matching the prediction. </w:t>
            </w:r>
            <w:r w:rsidR="00E83B51">
              <w:t xml:space="preserve">Each predicted residue is scored by </w:t>
            </w:r>
            <w:r>
              <w:t>count</w:t>
            </w:r>
            <w:r w:rsidR="00E83B51">
              <w:t>ing</w:t>
            </w:r>
            <w:r>
              <w:t xml:space="preserve"> the number of subsequences (of length &gt;= 6) in </w:t>
            </w:r>
            <w:r w:rsidR="00E83B51">
              <w:t xml:space="preserve">the BU reads multiplied by </w:t>
            </w:r>
            <w:r>
              <w:t>the length of th</w:t>
            </w:r>
            <w:r w:rsidR="00E83B51">
              <w:t>at</w:t>
            </w:r>
            <w:r>
              <w:t xml:space="preserve"> subsequence, thereby placing a higher weight on longer match</w:t>
            </w:r>
            <w:r w:rsidR="00E83B51">
              <w:t>es</w:t>
            </w:r>
            <w:r>
              <w:t xml:space="preserve">. </w:t>
            </w:r>
            <w:r w:rsidR="00E83B51">
              <w:t xml:space="preserve">The sum of these scores represents the candidate score. </w:t>
            </w:r>
            <w:r w:rsidR="00E83B51">
              <w:lastRenderedPageBreak/>
              <w:t>Several local metrics such as (weighted) depth of coverage, average supporting read length are calculated for each predicted residue and can be used during manual inspection.</w:t>
            </w:r>
          </w:p>
        </w:tc>
        <w:tc>
          <w:tcPr>
            <w:tcW w:w="2890" w:type="dxa"/>
          </w:tcPr>
          <w:p w14:paraId="42803B05" w14:textId="70EC08F2" w:rsidR="0041063B" w:rsidRDefault="0041063B" w:rsidP="00D36000">
            <w:pPr>
              <w:spacing w:line="240" w:lineRule="auto"/>
              <w:jc w:val="center"/>
            </w:pPr>
            <w:r>
              <w:lastRenderedPageBreak/>
              <w:t xml:space="preserve">Scoring </w:t>
            </w:r>
            <w:r w:rsidR="00A42B1F">
              <w:t>all segment candidates</w:t>
            </w:r>
            <w:r>
              <w:t xml:space="preserve"> against </w:t>
            </w:r>
            <w:r w:rsidR="00A42B1F">
              <w:t>BU</w:t>
            </w:r>
            <w:r>
              <w:t xml:space="preserve"> data</w:t>
            </w:r>
          </w:p>
        </w:tc>
      </w:tr>
      <w:tr w:rsidR="0041063B" w14:paraId="57674B5B" w14:textId="4C64FA45" w:rsidTr="00D36000">
        <w:tc>
          <w:tcPr>
            <w:tcW w:w="1985" w:type="dxa"/>
          </w:tcPr>
          <w:p w14:paraId="1501347F" w14:textId="5B0A9F05" w:rsidR="0041063B" w:rsidRDefault="007C6C44" w:rsidP="007A1676">
            <w:pPr>
              <w:spacing w:line="240" w:lineRule="auto"/>
              <w:jc w:val="left"/>
            </w:pPr>
            <w:r>
              <w:t>MD-</w:t>
            </w:r>
            <w:r w:rsidR="0041063B">
              <w:t>score</w:t>
            </w:r>
          </w:p>
        </w:tc>
        <w:tc>
          <w:tcPr>
            <w:tcW w:w="4475" w:type="dxa"/>
          </w:tcPr>
          <w:p w14:paraId="6A47968B" w14:textId="4D643464" w:rsidR="0041063B" w:rsidRDefault="00EA0694">
            <w:pPr>
              <w:spacing w:line="240" w:lineRule="auto"/>
            </w:pPr>
            <w:r>
              <w:t xml:space="preserve">Probability-based fragmentation score at the best scoring prefix mass. </w:t>
            </w:r>
            <w:r w:rsidR="0041063B">
              <w:t xml:space="preserve">This score quantifies the overlap between the theoretical </w:t>
            </w:r>
            <w:r>
              <w:t>fragment masses</w:t>
            </w:r>
            <w:r w:rsidR="0041063B">
              <w:t xml:space="preserve"> for a </w:t>
            </w:r>
            <w:r>
              <w:t xml:space="preserve">given (sub)sequence </w:t>
            </w:r>
            <w:r w:rsidR="0041063B">
              <w:t xml:space="preserve">and the recorded </w:t>
            </w:r>
            <w:r>
              <w:t>MD</w:t>
            </w:r>
            <w:r w:rsidR="0041063B">
              <w:t xml:space="preserve"> spectrum. The score </w:t>
            </w:r>
            <w:commentRangeStart w:id="36"/>
            <w:commentRangeStart w:id="37"/>
            <w:r w:rsidR="0041063B">
              <w:t>is</w:t>
            </w:r>
            <w:commentRangeEnd w:id="36"/>
            <w:r w:rsidR="0041063B">
              <w:rPr>
                <w:rStyle w:val="CommentReference"/>
              </w:rPr>
              <w:commentReference w:id="36"/>
            </w:r>
            <w:commentRangeEnd w:id="37"/>
            <w:r w:rsidR="0041063B">
              <w:rPr>
                <w:rStyle w:val="CommentReference"/>
              </w:rPr>
              <w:commentReference w:id="37"/>
            </w:r>
            <w:r w:rsidR="0041063B">
              <w:t xml:space="preserve"> </w:t>
            </w:r>
            <w:r w:rsidR="00A42B1F">
              <w:t xml:space="preserve">based on </w:t>
            </w:r>
            <w:r w:rsidR="0041063B">
              <w:t>the likelihood of a random match</w:t>
            </w:r>
            <w:r w:rsidR="00A42B1F">
              <w:t>, which</w:t>
            </w:r>
            <w:r w:rsidR="0041063B">
              <w:t xml:space="preserve"> is calculated based on the number of detected peaks vs the number of </w:t>
            </w:r>
            <w:r w:rsidR="00A42B1F">
              <w:t xml:space="preserve">annotated </w:t>
            </w:r>
            <w:r w:rsidR="0041063B">
              <w:t xml:space="preserve">peaks </w:t>
            </w:r>
            <w:r w:rsidR="0041063B">
              <w:fldChar w:fldCharType="begin" w:fldLock="1"/>
            </w:r>
            <w:r w:rsidR="0041063B">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694d3365-7957-39cc-9c7a-23696b0382ff"]}],"mendeley":{"formattedCitation":"(Olsen &amp; Mann, 2004)","plainTextFormattedCitation":"(Olsen &amp; Mann, 2004)","previouslyFormattedCitation":"(Olsen &amp; Mann, 2004)"},"properties":{"noteIndex":0},"schema":"https://github.com/citation-style-language/schema/raw/master/csl-citation.json"}</w:instrText>
            </w:r>
            <w:r w:rsidR="0041063B">
              <w:fldChar w:fldCharType="separate"/>
            </w:r>
            <w:r w:rsidR="0041063B" w:rsidRPr="00A507FA">
              <w:rPr>
                <w:noProof/>
              </w:rPr>
              <w:t>(Olsen &amp; Mann, 2004)</w:t>
            </w:r>
            <w:r w:rsidR="0041063B">
              <w:fldChar w:fldCharType="end"/>
            </w:r>
            <w:r w:rsidR="0041063B">
              <w:t>.</w:t>
            </w:r>
          </w:p>
        </w:tc>
        <w:tc>
          <w:tcPr>
            <w:tcW w:w="2890" w:type="dxa"/>
          </w:tcPr>
          <w:p w14:paraId="58E1FF88" w14:textId="68A1533D" w:rsidR="0041063B" w:rsidRDefault="0041063B" w:rsidP="00D36000">
            <w:pPr>
              <w:spacing w:line="240" w:lineRule="auto"/>
              <w:jc w:val="center"/>
            </w:pPr>
            <w:r>
              <w:t xml:space="preserve">Scoring all </w:t>
            </w:r>
            <w:r w:rsidR="00A42B1F">
              <w:t xml:space="preserve">segment candidates </w:t>
            </w:r>
            <w:r>
              <w:t>against MD fragmentation data</w:t>
            </w:r>
          </w:p>
        </w:tc>
      </w:tr>
      <w:tr w:rsidR="0041063B" w14:paraId="71B357CE" w14:textId="7114F5C5" w:rsidTr="00D36000">
        <w:tc>
          <w:tcPr>
            <w:tcW w:w="1985" w:type="dxa"/>
          </w:tcPr>
          <w:p w14:paraId="4B199BA0" w14:textId="22D26D79" w:rsidR="0041063B" w:rsidRDefault="007C6C44" w:rsidP="007A1676">
            <w:pPr>
              <w:spacing w:line="240" w:lineRule="auto"/>
              <w:jc w:val="left"/>
            </w:pPr>
            <w:r>
              <w:t>Local</w:t>
            </w:r>
            <w:r w:rsidR="00D36000">
              <w:t xml:space="preserve"> BU-</w:t>
            </w:r>
            <w:r w:rsidR="0041063B">
              <w:t>score</w:t>
            </w:r>
          </w:p>
        </w:tc>
        <w:tc>
          <w:tcPr>
            <w:tcW w:w="4475" w:type="dxa"/>
          </w:tcPr>
          <w:p w14:paraId="30741E18" w14:textId="54C86179" w:rsidR="0041063B" w:rsidRDefault="0041063B" w:rsidP="007A1676">
            <w:pPr>
              <w:spacing w:line="240" w:lineRule="auto"/>
            </w:pPr>
            <w:r>
              <w:t xml:space="preserve">This score quantifies the support by PEAKS </w:t>
            </w:r>
            <w:r w:rsidRPr="007A1676">
              <w:rPr>
                <w:i/>
              </w:rPr>
              <w:t>de novo</w:t>
            </w:r>
            <w:r>
              <w:t xml:space="preserve"> reads. It is calculated by summing the number of reads that have a residue matching the prediction at the considered position. Positions for the prediction are numbered according to the IMGT numbering convention and reads are aligned to the prediction during manual inspection or CDR gap filling, or a consensus sequence based on the provided reads/templates/contaminants during initial scoring.</w:t>
            </w:r>
          </w:p>
        </w:tc>
        <w:tc>
          <w:tcPr>
            <w:tcW w:w="2890" w:type="dxa"/>
          </w:tcPr>
          <w:p w14:paraId="4C257FF3" w14:textId="6CA84BDF" w:rsidR="0041063B" w:rsidRDefault="00842206" w:rsidP="00D36000">
            <w:pPr>
              <w:spacing w:line="240" w:lineRule="auto"/>
              <w:jc w:val="center"/>
            </w:pPr>
            <w:r>
              <w:t>Internally s</w:t>
            </w:r>
            <w:r w:rsidR="0041063B">
              <w:t xml:space="preserve">coring CDR candidates </w:t>
            </w:r>
            <w:r>
              <w:t xml:space="preserve">against </w:t>
            </w:r>
            <w:r w:rsidR="00EA0694">
              <w:t>BU</w:t>
            </w:r>
            <w:r>
              <w:t xml:space="preserve"> data</w:t>
            </w:r>
            <w:r w:rsidR="003700D3">
              <w:t xml:space="preserve"> </w:t>
            </w:r>
            <w:r>
              <w:t>(</w:t>
            </w:r>
            <w:r w:rsidR="0041063B">
              <w:t>before they are rescor</w:t>
            </w:r>
            <w:r>
              <w:t xml:space="preserve">ed as FR-CDR-FR </w:t>
            </w:r>
            <w:r w:rsidR="00D85C51">
              <w:t>candidates</w:t>
            </w:r>
            <w:r w:rsidR="003700D3">
              <w:t xml:space="preserve"> and manually inspected</w:t>
            </w:r>
            <w:r>
              <w:t>)</w:t>
            </w:r>
          </w:p>
        </w:tc>
      </w:tr>
      <w:tr w:rsidR="007C6C44" w14:paraId="124CC9A2" w14:textId="77777777" w:rsidTr="007C6C44">
        <w:tc>
          <w:tcPr>
            <w:tcW w:w="1985" w:type="dxa"/>
          </w:tcPr>
          <w:p w14:paraId="7113ABEB" w14:textId="401B2770" w:rsidR="007C6C44" w:rsidDel="007C6C44" w:rsidRDefault="007C6C44" w:rsidP="007C6C44">
            <w:pPr>
              <w:spacing w:line="240" w:lineRule="auto"/>
              <w:jc w:val="left"/>
            </w:pPr>
            <w:r>
              <w:t>Germline score</w:t>
            </w:r>
          </w:p>
        </w:tc>
        <w:tc>
          <w:tcPr>
            <w:tcW w:w="4475" w:type="dxa"/>
          </w:tcPr>
          <w:p w14:paraId="1AB73C20" w14:textId="6CC4C355" w:rsidR="007C6C44" w:rsidRDefault="007C6C44" w:rsidP="007C6C44">
            <w:pPr>
              <w:spacing w:line="240" w:lineRule="auto"/>
            </w:pPr>
            <w:r>
              <w:t>This score quantifies the support by the provided germline sequences in the IMGT. It is calculated by aggregating the fraction of germline sequences that have a residue matching the prediction residue.</w:t>
            </w:r>
          </w:p>
        </w:tc>
        <w:tc>
          <w:tcPr>
            <w:tcW w:w="2890" w:type="dxa"/>
          </w:tcPr>
          <w:p w14:paraId="028A64E1" w14:textId="5386974D" w:rsidR="007C6C44" w:rsidRDefault="007C6C44" w:rsidP="007C6C44">
            <w:pPr>
              <w:spacing w:line="240" w:lineRule="auto"/>
              <w:jc w:val="center"/>
            </w:pPr>
            <w:r>
              <w:t>Manual inspection and tiebreaking</w:t>
            </w:r>
          </w:p>
        </w:tc>
      </w:tr>
      <w:tr w:rsidR="0041063B" w14:paraId="2AEB3CD4" w14:textId="31550E15" w:rsidTr="00D36000">
        <w:tc>
          <w:tcPr>
            <w:tcW w:w="1985" w:type="dxa"/>
          </w:tcPr>
          <w:p w14:paraId="277CE322" w14:textId="20BAA4E3" w:rsidR="0041063B" w:rsidRDefault="0041063B" w:rsidP="007A1676">
            <w:pPr>
              <w:spacing w:line="240" w:lineRule="auto"/>
              <w:jc w:val="left"/>
            </w:pPr>
            <w:r>
              <w:t>Template score</w:t>
            </w:r>
          </w:p>
        </w:tc>
        <w:tc>
          <w:tcPr>
            <w:tcW w:w="4475" w:type="dxa"/>
          </w:tcPr>
          <w:p w14:paraId="7D2260DF" w14:textId="3A945DD6" w:rsidR="0041063B" w:rsidRDefault="0041063B">
            <w:pPr>
              <w:spacing w:line="240" w:lineRule="auto"/>
            </w:pPr>
            <w:r>
              <w:t>This score quantifies the support by the provided template(s</w:t>
            </w:r>
            <w:proofErr w:type="gramStart"/>
            <w:r>
              <w:t>).It</w:t>
            </w:r>
            <w:proofErr w:type="gramEnd"/>
            <w:r>
              <w:t xml:space="preserve"> is calculated by summing the number of templates that have a residue matching the predicti</w:t>
            </w:r>
            <w:r w:rsidR="007C6C44">
              <w:t>on</w:t>
            </w:r>
            <w:r>
              <w:t>.</w:t>
            </w:r>
          </w:p>
        </w:tc>
        <w:tc>
          <w:tcPr>
            <w:tcW w:w="2890" w:type="dxa"/>
          </w:tcPr>
          <w:p w14:paraId="06BE2A81" w14:textId="538D1C45" w:rsidR="0041063B" w:rsidRDefault="00842206" w:rsidP="00D36000">
            <w:pPr>
              <w:spacing w:line="240" w:lineRule="auto"/>
              <w:jc w:val="center"/>
            </w:pPr>
            <w:r>
              <w:t>Manual inspection</w:t>
            </w:r>
            <w:r w:rsidR="007C6C44">
              <w:t xml:space="preserve"> and tiebreaking</w:t>
            </w:r>
          </w:p>
        </w:tc>
      </w:tr>
    </w:tbl>
    <w:p w14:paraId="547505A6" w14:textId="026204F2" w:rsidR="009C6CF2" w:rsidRDefault="00D20162" w:rsidP="00D20162">
      <w:pPr>
        <w:pStyle w:val="Heading3"/>
      </w:pPr>
      <w:r w:rsidRPr="00E930C2">
        <w:rPr>
          <w:rStyle w:val="Heading2Char"/>
          <w:rFonts w:eastAsiaTheme="minorHAnsi"/>
          <w:b/>
          <w:bCs/>
        </w:rPr>
        <w:t xml:space="preserve">Different scores </w:t>
      </w:r>
      <w:r w:rsidR="003700D3">
        <w:rPr>
          <w:rStyle w:val="Heading2Char"/>
          <w:rFonts w:eastAsiaTheme="minorHAnsi"/>
          <w:b/>
          <w:bCs/>
        </w:rPr>
        <w:t xml:space="preserve">calculated </w:t>
      </w:r>
      <w:r w:rsidR="00856CCC">
        <w:rPr>
          <w:rStyle w:val="Heading2Char"/>
          <w:rFonts w:eastAsiaTheme="minorHAnsi"/>
          <w:b/>
          <w:bCs/>
        </w:rPr>
        <w:t>throughout the workflow</w:t>
      </w:r>
      <w:r w:rsidRPr="00D20162">
        <w:t>.</w:t>
      </w:r>
    </w:p>
    <w:p w14:paraId="2975D37A" w14:textId="71410BA0" w:rsidR="006D0EE6" w:rsidRDefault="007C6C44">
      <w:pPr>
        <w:spacing w:line="259" w:lineRule="auto"/>
        <w:jc w:val="left"/>
      </w:pPr>
      <w:r>
        <w:t>The Template- and Germline- score are not used in the manuscript. The local BU-score is only used for internal ranking before CDR rescoring as the CDR-candidate are too short for the Shotgun-score.</w:t>
      </w:r>
      <w:r w:rsidR="006D0EE6">
        <w:br w:type="page"/>
      </w:r>
    </w:p>
    <w:p w14:paraId="07F068C2" w14:textId="0D3C184D" w:rsidR="00D20162" w:rsidRDefault="00D20162" w:rsidP="00E930C2">
      <w:pPr>
        <w:pStyle w:val="Heading2"/>
        <w:rPr>
          <w:rFonts w:ascii="Times" w:hAnsi="Times"/>
        </w:rPr>
      </w:pPr>
      <w:r w:rsidRPr="007F57C6">
        <w:rPr>
          <w:rFonts w:ascii="Times" w:hAnsi="Times"/>
        </w:rPr>
        <w:lastRenderedPageBreak/>
        <w:t xml:space="preserve">Figure </w:t>
      </w:r>
      <w:r w:rsidR="00757C4A" w:rsidRPr="007F57C6">
        <w:rPr>
          <w:rFonts w:ascii="Times" w:hAnsi="Times"/>
        </w:rPr>
        <w:t>S</w:t>
      </w:r>
      <w:r w:rsidR="00757C4A">
        <w:rPr>
          <w:rFonts w:ascii="Times" w:hAnsi="Times"/>
        </w:rPr>
        <w:t>4</w:t>
      </w:r>
    </w:p>
    <w:p w14:paraId="7371E669" w14:textId="342B9B45" w:rsidR="00E61F9F" w:rsidRDefault="00441DD3" w:rsidP="00777CB7">
      <w:pPr>
        <w:rPr>
          <w:rFonts w:ascii="Times" w:hAnsi="Times"/>
          <w:b/>
          <w:bCs/>
          <w:sz w:val="24"/>
          <w:szCs w:val="24"/>
        </w:rPr>
      </w:pPr>
      <w:r>
        <w:rPr>
          <w:noProof/>
          <w:lang w:val="en-US"/>
        </w:rPr>
        <w:drawing>
          <wp:inline distT="0" distB="0" distL="0" distR="0" wp14:anchorId="5A88002D" wp14:editId="31F0D38B">
            <wp:extent cx="5612758" cy="7846349"/>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758" cy="7846349"/>
                    </a:xfrm>
                    <a:prstGeom prst="rect">
                      <a:avLst/>
                    </a:prstGeom>
                  </pic:spPr>
                </pic:pic>
              </a:graphicData>
            </a:graphic>
          </wp:inline>
        </w:drawing>
      </w:r>
    </w:p>
    <w:p w14:paraId="66B3C2AE" w14:textId="27A1FF6A" w:rsidR="00D20162" w:rsidRPr="00D20162" w:rsidRDefault="00476FB8" w:rsidP="00E930C2">
      <w:pPr>
        <w:pStyle w:val="Heading3"/>
        <w:rPr>
          <w:rStyle w:val="Heading2Char"/>
          <w:rFonts w:eastAsiaTheme="minorHAnsi"/>
          <w:b/>
          <w:bCs/>
        </w:rPr>
      </w:pPr>
      <w:bookmarkStart w:id="38" w:name="_Hlk126343873"/>
      <w:r w:rsidRPr="00E930C2">
        <w:rPr>
          <w:rStyle w:val="Heading2Char"/>
          <w:rFonts w:eastAsiaTheme="minorHAnsi"/>
          <w:b/>
          <w:bCs/>
        </w:rPr>
        <w:lastRenderedPageBreak/>
        <w:t>CDR candidate</w:t>
      </w:r>
      <w:r w:rsidRPr="00D20162">
        <w:rPr>
          <w:rStyle w:val="Heading2Char"/>
          <w:rFonts w:eastAsiaTheme="minorHAnsi"/>
          <w:b/>
          <w:bCs/>
        </w:rPr>
        <w:t xml:space="preserve"> generation</w:t>
      </w:r>
    </w:p>
    <w:p w14:paraId="1FEF16B0" w14:textId="7AAB4A3A" w:rsidR="00777CB7" w:rsidRPr="00E736E8" w:rsidRDefault="00777CB7" w:rsidP="00B92A1D">
      <w:pPr>
        <w:spacing w:after="0" w:line="360" w:lineRule="auto"/>
      </w:pPr>
      <w:r>
        <w:t>Candidate CDR sequences are generated</w:t>
      </w:r>
      <w:r w:rsidR="00476FB8">
        <w:t xml:space="preserve"> by joining a pair of adjacent FR candidates (</w:t>
      </w:r>
      <w:proofErr w:type="gramStart"/>
      <w:r w:rsidR="00476FB8">
        <w:t>e.g.</w:t>
      </w:r>
      <w:proofErr w:type="gramEnd"/>
      <w:r w:rsidR="00476FB8">
        <w:t xml:space="preserve"> a FR1 candidate and a FR2 candidate) using </w:t>
      </w:r>
      <w:r>
        <w:t xml:space="preserve">overhanging reads from both FRs. </w:t>
      </w:r>
      <w:r w:rsidR="00EE0EDA" w:rsidRPr="00405BCD">
        <w:rPr>
          <w:b/>
          <w:bCs/>
        </w:rPr>
        <w:t>a)</w:t>
      </w:r>
      <w:r w:rsidR="00EE0EDA">
        <w:t xml:space="preserve"> </w:t>
      </w:r>
      <w:r>
        <w:t xml:space="preserve">Reads containing the 3 </w:t>
      </w:r>
      <w:r w:rsidR="00015977">
        <w:t xml:space="preserve">CDR </w:t>
      </w:r>
      <w:r>
        <w:t xml:space="preserve">flanking residues are taken for </w:t>
      </w:r>
      <w:r w:rsidR="00476FB8">
        <w:t>the left (</w:t>
      </w:r>
      <w:proofErr w:type="gramStart"/>
      <w:r w:rsidR="00476FB8">
        <w:t>e.g.</w:t>
      </w:r>
      <w:proofErr w:type="gramEnd"/>
      <w:r w:rsidR="00476FB8">
        <w:t xml:space="preserve"> FR1) and right </w:t>
      </w:r>
      <w:r>
        <w:t>FR</w:t>
      </w:r>
      <w:r w:rsidR="00B92A1D">
        <w:t xml:space="preserve"> (e.g. FR2)</w:t>
      </w:r>
      <w:r>
        <w:t xml:space="preserve">. </w:t>
      </w:r>
      <w:r w:rsidR="00EE0EDA" w:rsidRPr="00405BCD">
        <w:rPr>
          <w:b/>
          <w:bCs/>
        </w:rPr>
        <w:t>b)</w:t>
      </w:r>
      <w:r w:rsidR="00EE0EDA">
        <w:t xml:space="preserve"> </w:t>
      </w:r>
      <w:r>
        <w:t xml:space="preserve">The N-terminal overhanging reads </w:t>
      </w:r>
      <w:r w:rsidR="0011111D">
        <w:t>(</w:t>
      </w:r>
      <w:proofErr w:type="spellStart"/>
      <w:r w:rsidR="0011111D">
        <w:t>left_overhangs</w:t>
      </w:r>
      <w:proofErr w:type="spellEnd"/>
      <w:r w:rsidR="0011111D">
        <w:t xml:space="preserve">) </w:t>
      </w:r>
      <w:r>
        <w:t xml:space="preserve">are then combined with the C-terminal </w:t>
      </w:r>
      <w:r w:rsidR="00B92A1D">
        <w:t>overhanging reads</w:t>
      </w:r>
      <w:r w:rsidR="0011111D">
        <w:t xml:space="preserve"> (</w:t>
      </w:r>
      <w:proofErr w:type="spellStart"/>
      <w:r w:rsidR="0011111D">
        <w:t>right_overhangs</w:t>
      </w:r>
      <w:proofErr w:type="spellEnd"/>
      <w:r w:rsidR="0011111D">
        <w:t>)</w:t>
      </w:r>
      <w:r>
        <w:t>, generating all possible combinations.</w:t>
      </w:r>
      <w:r w:rsidR="00EE0EDA">
        <w:t xml:space="preserve"> </w:t>
      </w:r>
      <w:r w:rsidR="00EE0EDA" w:rsidRPr="00405BCD">
        <w:rPr>
          <w:b/>
          <w:bCs/>
        </w:rPr>
        <w:t>c)</w:t>
      </w:r>
      <w:r w:rsidR="00EE0EDA">
        <w:t xml:space="preserve"> </w:t>
      </w:r>
      <w:r>
        <w:t>The mass of the CDR is calculated using the FR</w:t>
      </w:r>
      <w:r w:rsidR="0011111D">
        <w:t xml:space="preserve"> candidates</w:t>
      </w:r>
      <w:r>
        <w:t xml:space="preserve"> and the s</w:t>
      </w:r>
      <w:r w:rsidRPr="00F8658C">
        <w:rPr>
          <w:i/>
          <w:iCs/>
        </w:rPr>
        <w:t>liding window score</w:t>
      </w:r>
      <w:r>
        <w:rPr>
          <w:i/>
          <w:iCs/>
        </w:rPr>
        <w:t xml:space="preserve"> </w:t>
      </w:r>
      <w:r w:rsidRPr="00F8658C">
        <w:t>(</w:t>
      </w:r>
      <w:r w:rsidRPr="00F8658C">
        <w:rPr>
          <w:highlight w:val="yellow"/>
        </w:rPr>
        <w:t xml:space="preserve">Figure </w:t>
      </w:r>
      <w:r w:rsidR="00265A94" w:rsidRPr="00F8658C">
        <w:rPr>
          <w:highlight w:val="yellow"/>
        </w:rPr>
        <w:t>S</w:t>
      </w:r>
      <w:r w:rsidR="00265A94">
        <w:t>2</w:t>
      </w:r>
      <w:r w:rsidRPr="00F8658C">
        <w:t>)</w:t>
      </w:r>
      <w:r>
        <w:t xml:space="preserve"> and used to filter the CDR candidates</w:t>
      </w:r>
      <w:r w:rsidR="00B92A1D">
        <w:t>,</w:t>
      </w:r>
      <w:r>
        <w:t xml:space="preserve"> retaining only those matching the </w:t>
      </w:r>
      <w:r w:rsidR="003C6572">
        <w:t xml:space="preserve">target </w:t>
      </w:r>
      <w:r>
        <w:t>mass within a 5 Da tolerance</w:t>
      </w:r>
      <w:r w:rsidR="00EE0EDA">
        <w:t>.</w:t>
      </w:r>
    </w:p>
    <w:bookmarkEnd w:id="0"/>
    <w:bookmarkEnd w:id="38"/>
    <w:p w14:paraId="603E7615" w14:textId="0EA40CA7" w:rsidR="00053E3D" w:rsidRPr="00E736E8" w:rsidRDefault="00053E3D" w:rsidP="00777CB7"/>
    <w:sectPr w:rsidR="00053E3D" w:rsidRPr="00E736E8">
      <w:headerReference w:type="default"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raaf, S.C. de (Bastiaan)" w:date="2023-06-19T12:31:00Z" w:initials="GSd(">
    <w:p w14:paraId="40F48CE4" w14:textId="77777777" w:rsidR="007215AA" w:rsidRDefault="007215AA" w:rsidP="00CA09B4">
      <w:pPr>
        <w:pStyle w:val="CommentText"/>
        <w:jc w:val="left"/>
      </w:pPr>
      <w:r>
        <w:rPr>
          <w:rStyle w:val="CommentReference"/>
        </w:rPr>
        <w:annotationRef/>
      </w:r>
      <w:r>
        <w:t>For figure 1, 2, 3 and 4 I have a longer legend as well, but Richard asked me to shorten a bit.</w:t>
      </w:r>
    </w:p>
  </w:comment>
  <w:comment w:id="3" w:author="Heck, A.J.R. (Albert)" w:date="2023-08-13T09:49:00Z" w:initials="AH">
    <w:p w14:paraId="1026E998" w14:textId="77777777" w:rsidR="00560AB9" w:rsidRDefault="00560AB9" w:rsidP="00F141E5">
      <w:pPr>
        <w:jc w:val="left"/>
      </w:pPr>
      <w:r>
        <w:rPr>
          <w:rStyle w:val="CommentReference"/>
        </w:rPr>
        <w:annotationRef/>
      </w:r>
      <w:r>
        <w:rPr>
          <w:color w:val="000000"/>
          <w:sz w:val="20"/>
          <w:szCs w:val="20"/>
        </w:rPr>
        <w:t>What do the error bars mean in the figure? Change annotations from “Chain candidates” to “Full sequence approach” and Segment candidates to “Segmented approach”</w:t>
      </w:r>
    </w:p>
  </w:comment>
  <w:comment w:id="4" w:author="Graaf, S.C. de (Bastiaan)" w:date="2023-08-28T13:08:00Z" w:initials="GSd(">
    <w:p w14:paraId="18AD9448" w14:textId="77777777" w:rsidR="00B149EC" w:rsidRDefault="00B149EC" w:rsidP="004A0DF6">
      <w:pPr>
        <w:pStyle w:val="CommentText"/>
        <w:jc w:val="left"/>
      </w:pPr>
      <w:r>
        <w:rPr>
          <w:rStyle w:val="CommentReference"/>
        </w:rPr>
        <w:annotationRef/>
      </w:r>
      <w:r>
        <w:t>The error bars are an attempt to indicate that the number of candidates is dependent on several factors</w:t>
      </w:r>
      <w:r>
        <w:br/>
      </w:r>
      <w:r>
        <w:br/>
        <w:t>changed the annotations</w:t>
      </w:r>
    </w:p>
  </w:comment>
  <w:comment w:id="18" w:author="Graaf, S.C. de (Bastiaan)" w:date="2023-08-22T14:04:00Z" w:initials="GSd(">
    <w:p w14:paraId="7DC25177" w14:textId="4EEFD4A4" w:rsidR="00B74CF4" w:rsidRDefault="00B74CF4" w:rsidP="003257D8">
      <w:pPr>
        <w:pStyle w:val="CommentText"/>
        <w:jc w:val="left"/>
      </w:pPr>
      <w:r>
        <w:rPr>
          <w:rStyle w:val="CommentReference"/>
        </w:rPr>
        <w:annotationRef/>
      </w:r>
      <w:r>
        <w:t>Maybe this should be the title?</w:t>
      </w:r>
    </w:p>
  </w:comment>
  <w:comment w:id="36" w:author="Graaf, S.C. de (Bastiaan)" w:date="2023-01-19T14:01:00Z" w:initials="GSd(">
    <w:p w14:paraId="7AE62047" w14:textId="6759F0C2" w:rsidR="0041063B" w:rsidRDefault="0041063B" w:rsidP="00F74D12">
      <w:pPr>
        <w:pStyle w:val="CommentText"/>
      </w:pPr>
      <w:r>
        <w:rPr>
          <w:rStyle w:val="CommentReference"/>
        </w:rPr>
        <w:annotationRef/>
      </w:r>
      <w:r w:rsidRPr="000A1347">
        <w:rPr>
          <w:lang w:val="en-US"/>
        </w:rPr>
        <w:t>Is there succinct definition for the psm score we use?</w:t>
      </w:r>
    </w:p>
  </w:comment>
  <w:comment w:id="37" w:author="Scheltema, R.A. (Richard)" w:date="2023-01-24T10:24:00Z" w:initials="SR(">
    <w:p w14:paraId="7C2CDD05" w14:textId="09CD1D26" w:rsidR="0041063B" w:rsidRDefault="0041063B">
      <w:pPr>
        <w:pStyle w:val="CommentText"/>
      </w:pPr>
      <w:r>
        <w:rPr>
          <w:rStyle w:val="CommentReference"/>
        </w:rPr>
        <w:annotationRef/>
      </w:r>
      <w:r w:rsidRPr="00AE1B73">
        <w:t>https://www.pnas.org/doi/pdf/10.1073/pnas.0405549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F48CE4" w15:done="1"/>
  <w15:commentEx w15:paraId="1026E998" w15:done="0"/>
  <w15:commentEx w15:paraId="18AD9448" w15:paraIdParent="1026E998" w15:done="0"/>
  <w15:commentEx w15:paraId="7DC25177" w15:done="0"/>
  <w15:commentEx w15:paraId="7AE62047" w15:done="1"/>
  <w15:commentEx w15:paraId="7C2CDD05" w15:paraIdParent="7AE6204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C910" w16cex:dateUtc="2023-06-19T10:31:00Z"/>
  <w16cex:commentExtensible w16cex:durableId="2883259E" w16cex:dateUtc="2023-08-13T07:49:00Z"/>
  <w16cex:commentExtensible w16cex:durableId="28971ADF" w16cex:dateUtc="2023-08-28T11:08:00Z"/>
  <w16cex:commentExtensible w16cex:durableId="288F3EE1" w16cex:dateUtc="2023-08-22T12:04:00Z"/>
  <w16cex:commentExtensible w16cex:durableId="2773CBCE" w16cex:dateUtc="2023-01-19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F48CE4" w16cid:durableId="283AC910"/>
  <w16cid:commentId w16cid:paraId="1026E998" w16cid:durableId="2883259E"/>
  <w16cid:commentId w16cid:paraId="18AD9448" w16cid:durableId="28971ADF"/>
  <w16cid:commentId w16cid:paraId="7DC25177" w16cid:durableId="288F3EE1"/>
  <w16cid:commentId w16cid:paraId="7AE62047" w16cid:durableId="2773CBCE"/>
  <w16cid:commentId w16cid:paraId="7C2CDD05" w16cid:durableId="27824C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F6E55" w14:textId="77777777" w:rsidR="00A666C7" w:rsidRDefault="00A666C7" w:rsidP="00433B8F">
      <w:r>
        <w:separator/>
      </w:r>
    </w:p>
  </w:endnote>
  <w:endnote w:type="continuationSeparator" w:id="0">
    <w:p w14:paraId="6FBDCF84" w14:textId="77777777" w:rsidR="00A666C7" w:rsidRDefault="00A666C7" w:rsidP="00433B8F">
      <w:r>
        <w:continuationSeparator/>
      </w:r>
    </w:p>
  </w:endnote>
  <w:endnote w:type="continuationNotice" w:id="1">
    <w:p w14:paraId="1F5B63C0" w14:textId="77777777" w:rsidR="00A666C7" w:rsidRDefault="00A666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65F9C096" w:rsidR="00B459D2" w:rsidRDefault="00B459D2" w:rsidP="000A1347">
        <w:pPr>
          <w:pStyle w:val="Footer"/>
        </w:pPr>
        <w:r>
          <w:fldChar w:fldCharType="begin"/>
        </w:r>
        <w:r>
          <w:instrText xml:space="preserve"> PAGE   \* MERGEFORMAT </w:instrText>
        </w:r>
        <w:r>
          <w:fldChar w:fldCharType="separate"/>
        </w:r>
        <w:r w:rsidR="005678CD">
          <w:rPr>
            <w:noProof/>
          </w:rPr>
          <w:t>17</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60B34" w14:textId="77777777" w:rsidR="00A666C7" w:rsidRDefault="00A666C7" w:rsidP="00433B8F">
      <w:r>
        <w:separator/>
      </w:r>
    </w:p>
  </w:footnote>
  <w:footnote w:type="continuationSeparator" w:id="0">
    <w:p w14:paraId="4E5C4273" w14:textId="77777777" w:rsidR="00A666C7" w:rsidRDefault="00A666C7" w:rsidP="00433B8F">
      <w:r>
        <w:continuationSeparator/>
      </w:r>
    </w:p>
  </w:footnote>
  <w:footnote w:type="continuationNotice" w:id="1">
    <w:p w14:paraId="4CB8F950" w14:textId="77777777" w:rsidR="00A666C7" w:rsidRDefault="00A666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B459D2" w:rsidRDefault="00B459D2" w:rsidP="00F74D12">
    <w:pPr>
      <w:pStyle w:val="Header"/>
    </w:pPr>
    <w:proofErr w:type="gramStart"/>
    <w:r w:rsidRPr="00E65D78">
      <w:rPr>
        <w:lang w:val="nl-NL"/>
      </w:rPr>
      <w:t>de</w:t>
    </w:r>
    <w:proofErr w:type="gramEnd"/>
    <w:r w:rsidRPr="00E65D78">
      <w:rPr>
        <w:lang w:val="nl-NL"/>
      </w:rPr>
      <w:t xml:space="preserv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BE13B2"/>
    <w:multiLevelType w:val="hybridMultilevel"/>
    <w:tmpl w:val="191A4AFE"/>
    <w:lvl w:ilvl="0" w:tplc="6D4EDD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8991361">
    <w:abstractNumId w:val="0"/>
  </w:num>
  <w:num w:numId="2" w16cid:durableId="416442115">
    <w:abstractNumId w:val="4"/>
  </w:num>
  <w:num w:numId="3" w16cid:durableId="2063366236">
    <w:abstractNumId w:val="3"/>
  </w:num>
  <w:num w:numId="4" w16cid:durableId="1126197434">
    <w:abstractNumId w:val="2"/>
  </w:num>
  <w:num w:numId="5" w16cid:durableId="14135779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Heck, A.J.R. (Albert)">
    <w15:presenceInfo w15:providerId="AD" w15:userId="S::a.j.r.heck@uu.nl::c31694e6-4b4b-4f86-acd9-1f0df54f8108"/>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F11"/>
    <w:rsid w:val="00003FB8"/>
    <w:rsid w:val="0000432F"/>
    <w:rsid w:val="0000577C"/>
    <w:rsid w:val="00006406"/>
    <w:rsid w:val="00012354"/>
    <w:rsid w:val="00012538"/>
    <w:rsid w:val="00013848"/>
    <w:rsid w:val="000140FC"/>
    <w:rsid w:val="00015977"/>
    <w:rsid w:val="00015ECD"/>
    <w:rsid w:val="000224CC"/>
    <w:rsid w:val="00024FC2"/>
    <w:rsid w:val="000252D7"/>
    <w:rsid w:val="0002533E"/>
    <w:rsid w:val="00025C45"/>
    <w:rsid w:val="0002735A"/>
    <w:rsid w:val="00027F99"/>
    <w:rsid w:val="00031C25"/>
    <w:rsid w:val="00034554"/>
    <w:rsid w:val="00034ADD"/>
    <w:rsid w:val="0003592B"/>
    <w:rsid w:val="00036027"/>
    <w:rsid w:val="00037747"/>
    <w:rsid w:val="00037991"/>
    <w:rsid w:val="00037A5A"/>
    <w:rsid w:val="00040649"/>
    <w:rsid w:val="000406BA"/>
    <w:rsid w:val="00040876"/>
    <w:rsid w:val="00041F6F"/>
    <w:rsid w:val="00043623"/>
    <w:rsid w:val="0004582F"/>
    <w:rsid w:val="000505B0"/>
    <w:rsid w:val="00052435"/>
    <w:rsid w:val="0005323C"/>
    <w:rsid w:val="0005365F"/>
    <w:rsid w:val="00053E3D"/>
    <w:rsid w:val="00054718"/>
    <w:rsid w:val="00054C4A"/>
    <w:rsid w:val="00055EF4"/>
    <w:rsid w:val="000569DC"/>
    <w:rsid w:val="000578CE"/>
    <w:rsid w:val="00060F9B"/>
    <w:rsid w:val="00061D24"/>
    <w:rsid w:val="00063E9B"/>
    <w:rsid w:val="000641AB"/>
    <w:rsid w:val="000650B1"/>
    <w:rsid w:val="00066B59"/>
    <w:rsid w:val="00071632"/>
    <w:rsid w:val="0007256B"/>
    <w:rsid w:val="00072B23"/>
    <w:rsid w:val="00073618"/>
    <w:rsid w:val="000736C3"/>
    <w:rsid w:val="000738FF"/>
    <w:rsid w:val="000764FB"/>
    <w:rsid w:val="00076797"/>
    <w:rsid w:val="000767CD"/>
    <w:rsid w:val="000800A5"/>
    <w:rsid w:val="000808F2"/>
    <w:rsid w:val="00082176"/>
    <w:rsid w:val="00082FF0"/>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D34"/>
    <w:rsid w:val="000A1347"/>
    <w:rsid w:val="000A2BD1"/>
    <w:rsid w:val="000A5ABC"/>
    <w:rsid w:val="000A6607"/>
    <w:rsid w:val="000A6783"/>
    <w:rsid w:val="000A68DE"/>
    <w:rsid w:val="000A7095"/>
    <w:rsid w:val="000A71A6"/>
    <w:rsid w:val="000B0A24"/>
    <w:rsid w:val="000B1059"/>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3865"/>
    <w:rsid w:val="000C448E"/>
    <w:rsid w:val="000C4B4D"/>
    <w:rsid w:val="000C5235"/>
    <w:rsid w:val="000C6B3E"/>
    <w:rsid w:val="000D1989"/>
    <w:rsid w:val="000D4C2A"/>
    <w:rsid w:val="000D52EE"/>
    <w:rsid w:val="000E153B"/>
    <w:rsid w:val="000E217E"/>
    <w:rsid w:val="000E27AC"/>
    <w:rsid w:val="000E2D08"/>
    <w:rsid w:val="000E306E"/>
    <w:rsid w:val="000E476E"/>
    <w:rsid w:val="000E4F22"/>
    <w:rsid w:val="000F1831"/>
    <w:rsid w:val="000F18A7"/>
    <w:rsid w:val="000F56C7"/>
    <w:rsid w:val="000F6266"/>
    <w:rsid w:val="000F6D01"/>
    <w:rsid w:val="000F738D"/>
    <w:rsid w:val="000F7B20"/>
    <w:rsid w:val="00100F89"/>
    <w:rsid w:val="00104A61"/>
    <w:rsid w:val="001050A5"/>
    <w:rsid w:val="0010522E"/>
    <w:rsid w:val="00107D42"/>
    <w:rsid w:val="00110CA0"/>
    <w:rsid w:val="0011111D"/>
    <w:rsid w:val="001114C2"/>
    <w:rsid w:val="001119F2"/>
    <w:rsid w:val="00117094"/>
    <w:rsid w:val="00117726"/>
    <w:rsid w:val="0012065F"/>
    <w:rsid w:val="001225AB"/>
    <w:rsid w:val="001225DB"/>
    <w:rsid w:val="00124076"/>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1C9"/>
    <w:rsid w:val="001808A0"/>
    <w:rsid w:val="0018125F"/>
    <w:rsid w:val="00181776"/>
    <w:rsid w:val="00181E62"/>
    <w:rsid w:val="00181FB4"/>
    <w:rsid w:val="00183109"/>
    <w:rsid w:val="00183687"/>
    <w:rsid w:val="00184FE6"/>
    <w:rsid w:val="00186617"/>
    <w:rsid w:val="0018767D"/>
    <w:rsid w:val="00191D4E"/>
    <w:rsid w:val="00191FBF"/>
    <w:rsid w:val="001926E1"/>
    <w:rsid w:val="001931FB"/>
    <w:rsid w:val="001933DB"/>
    <w:rsid w:val="001938A0"/>
    <w:rsid w:val="001945AA"/>
    <w:rsid w:val="00195FE1"/>
    <w:rsid w:val="001A197F"/>
    <w:rsid w:val="001A3655"/>
    <w:rsid w:val="001A452A"/>
    <w:rsid w:val="001A4A07"/>
    <w:rsid w:val="001A5517"/>
    <w:rsid w:val="001A5D18"/>
    <w:rsid w:val="001A6FBB"/>
    <w:rsid w:val="001A7C6C"/>
    <w:rsid w:val="001B1F30"/>
    <w:rsid w:val="001B20B7"/>
    <w:rsid w:val="001B635A"/>
    <w:rsid w:val="001B6513"/>
    <w:rsid w:val="001B6A5D"/>
    <w:rsid w:val="001C6839"/>
    <w:rsid w:val="001C7AF3"/>
    <w:rsid w:val="001D0ABF"/>
    <w:rsid w:val="001D29B5"/>
    <w:rsid w:val="001D5F57"/>
    <w:rsid w:val="001D60E4"/>
    <w:rsid w:val="001D68A5"/>
    <w:rsid w:val="001E0C3A"/>
    <w:rsid w:val="001E1345"/>
    <w:rsid w:val="001E1E96"/>
    <w:rsid w:val="001E300F"/>
    <w:rsid w:val="001E51E2"/>
    <w:rsid w:val="001E588C"/>
    <w:rsid w:val="001E74F4"/>
    <w:rsid w:val="001E7891"/>
    <w:rsid w:val="001F22F5"/>
    <w:rsid w:val="001F30F8"/>
    <w:rsid w:val="001F5E50"/>
    <w:rsid w:val="001F5F34"/>
    <w:rsid w:val="001F69C5"/>
    <w:rsid w:val="001F7160"/>
    <w:rsid w:val="001F741A"/>
    <w:rsid w:val="00200646"/>
    <w:rsid w:val="00203F44"/>
    <w:rsid w:val="00205D5D"/>
    <w:rsid w:val="002066F0"/>
    <w:rsid w:val="00212B64"/>
    <w:rsid w:val="00213FE9"/>
    <w:rsid w:val="00214142"/>
    <w:rsid w:val="00214D9A"/>
    <w:rsid w:val="00215D59"/>
    <w:rsid w:val="002161A5"/>
    <w:rsid w:val="00216B94"/>
    <w:rsid w:val="00216F98"/>
    <w:rsid w:val="002205D1"/>
    <w:rsid w:val="00222C79"/>
    <w:rsid w:val="00222DC3"/>
    <w:rsid w:val="0022511D"/>
    <w:rsid w:val="00226CC2"/>
    <w:rsid w:val="00227E66"/>
    <w:rsid w:val="00231B37"/>
    <w:rsid w:val="00234697"/>
    <w:rsid w:val="002370BE"/>
    <w:rsid w:val="0023721E"/>
    <w:rsid w:val="00241AC9"/>
    <w:rsid w:val="00241CD8"/>
    <w:rsid w:val="00241EB4"/>
    <w:rsid w:val="00241FD6"/>
    <w:rsid w:val="00246479"/>
    <w:rsid w:val="0024790D"/>
    <w:rsid w:val="00253A82"/>
    <w:rsid w:val="00254A68"/>
    <w:rsid w:val="00256DE0"/>
    <w:rsid w:val="00260F98"/>
    <w:rsid w:val="002616CF"/>
    <w:rsid w:val="00264C3D"/>
    <w:rsid w:val="00265A94"/>
    <w:rsid w:val="00266363"/>
    <w:rsid w:val="002667BC"/>
    <w:rsid w:val="00266C5D"/>
    <w:rsid w:val="00267C47"/>
    <w:rsid w:val="00267C8D"/>
    <w:rsid w:val="00270175"/>
    <w:rsid w:val="00271DDF"/>
    <w:rsid w:val="0027258C"/>
    <w:rsid w:val="00272885"/>
    <w:rsid w:val="00273051"/>
    <w:rsid w:val="00275627"/>
    <w:rsid w:val="00275DAA"/>
    <w:rsid w:val="00280046"/>
    <w:rsid w:val="0028036F"/>
    <w:rsid w:val="00280F99"/>
    <w:rsid w:val="002815BA"/>
    <w:rsid w:val="0028579F"/>
    <w:rsid w:val="00286D5B"/>
    <w:rsid w:val="002871AC"/>
    <w:rsid w:val="002906F1"/>
    <w:rsid w:val="00293988"/>
    <w:rsid w:val="00293EA3"/>
    <w:rsid w:val="00295AF8"/>
    <w:rsid w:val="002967D2"/>
    <w:rsid w:val="0029710B"/>
    <w:rsid w:val="00297D11"/>
    <w:rsid w:val="002A14A7"/>
    <w:rsid w:val="002A187E"/>
    <w:rsid w:val="002A4FC3"/>
    <w:rsid w:val="002A5E21"/>
    <w:rsid w:val="002A7251"/>
    <w:rsid w:val="002A733E"/>
    <w:rsid w:val="002B192F"/>
    <w:rsid w:val="002B22BB"/>
    <w:rsid w:val="002B2536"/>
    <w:rsid w:val="002B2920"/>
    <w:rsid w:val="002B3293"/>
    <w:rsid w:val="002B3415"/>
    <w:rsid w:val="002B3EFB"/>
    <w:rsid w:val="002B4D3D"/>
    <w:rsid w:val="002B5225"/>
    <w:rsid w:val="002B6B92"/>
    <w:rsid w:val="002B7C4B"/>
    <w:rsid w:val="002C0262"/>
    <w:rsid w:val="002C0909"/>
    <w:rsid w:val="002C09CC"/>
    <w:rsid w:val="002C1009"/>
    <w:rsid w:val="002C11D4"/>
    <w:rsid w:val="002C1DCA"/>
    <w:rsid w:val="002C412E"/>
    <w:rsid w:val="002C47E2"/>
    <w:rsid w:val="002C5F58"/>
    <w:rsid w:val="002C6AFE"/>
    <w:rsid w:val="002C7E53"/>
    <w:rsid w:val="002D1BE0"/>
    <w:rsid w:val="002D1D5F"/>
    <w:rsid w:val="002D31ED"/>
    <w:rsid w:val="002D487E"/>
    <w:rsid w:val="002D5C27"/>
    <w:rsid w:val="002E06D6"/>
    <w:rsid w:val="002E0A98"/>
    <w:rsid w:val="002E1051"/>
    <w:rsid w:val="002F226C"/>
    <w:rsid w:val="002F23AF"/>
    <w:rsid w:val="002F2ADF"/>
    <w:rsid w:val="002F3617"/>
    <w:rsid w:val="002F5B85"/>
    <w:rsid w:val="002F6F50"/>
    <w:rsid w:val="0030202A"/>
    <w:rsid w:val="00303027"/>
    <w:rsid w:val="0030337D"/>
    <w:rsid w:val="0030350E"/>
    <w:rsid w:val="00303CDA"/>
    <w:rsid w:val="00303FB2"/>
    <w:rsid w:val="00304F8F"/>
    <w:rsid w:val="00306A0E"/>
    <w:rsid w:val="00307A4B"/>
    <w:rsid w:val="00307C7D"/>
    <w:rsid w:val="0031023E"/>
    <w:rsid w:val="003103F3"/>
    <w:rsid w:val="0031230F"/>
    <w:rsid w:val="00314155"/>
    <w:rsid w:val="00315FEE"/>
    <w:rsid w:val="00317B16"/>
    <w:rsid w:val="00317EC4"/>
    <w:rsid w:val="0032137C"/>
    <w:rsid w:val="0032293B"/>
    <w:rsid w:val="00322E55"/>
    <w:rsid w:val="00324585"/>
    <w:rsid w:val="003251CD"/>
    <w:rsid w:val="00326834"/>
    <w:rsid w:val="00326C0D"/>
    <w:rsid w:val="003319EC"/>
    <w:rsid w:val="00331CD3"/>
    <w:rsid w:val="003341B4"/>
    <w:rsid w:val="00335964"/>
    <w:rsid w:val="00336021"/>
    <w:rsid w:val="00336182"/>
    <w:rsid w:val="00336F8C"/>
    <w:rsid w:val="00337FAB"/>
    <w:rsid w:val="00341C22"/>
    <w:rsid w:val="003443F9"/>
    <w:rsid w:val="00347D48"/>
    <w:rsid w:val="00350D07"/>
    <w:rsid w:val="00351365"/>
    <w:rsid w:val="00351575"/>
    <w:rsid w:val="00352087"/>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00D3"/>
    <w:rsid w:val="00373F63"/>
    <w:rsid w:val="00374E07"/>
    <w:rsid w:val="00374FC2"/>
    <w:rsid w:val="00377056"/>
    <w:rsid w:val="003774CC"/>
    <w:rsid w:val="00380038"/>
    <w:rsid w:val="00380380"/>
    <w:rsid w:val="00382907"/>
    <w:rsid w:val="00383CB1"/>
    <w:rsid w:val="00384109"/>
    <w:rsid w:val="00385610"/>
    <w:rsid w:val="00385943"/>
    <w:rsid w:val="00386587"/>
    <w:rsid w:val="003867AE"/>
    <w:rsid w:val="003868A4"/>
    <w:rsid w:val="00386AD6"/>
    <w:rsid w:val="003874D3"/>
    <w:rsid w:val="00390F93"/>
    <w:rsid w:val="00392D12"/>
    <w:rsid w:val="00395A40"/>
    <w:rsid w:val="00397230"/>
    <w:rsid w:val="00397B62"/>
    <w:rsid w:val="003A0A3D"/>
    <w:rsid w:val="003A2432"/>
    <w:rsid w:val="003A2919"/>
    <w:rsid w:val="003A3192"/>
    <w:rsid w:val="003A3DAA"/>
    <w:rsid w:val="003A5072"/>
    <w:rsid w:val="003A50D6"/>
    <w:rsid w:val="003A5EE5"/>
    <w:rsid w:val="003A79C5"/>
    <w:rsid w:val="003A7A30"/>
    <w:rsid w:val="003B1794"/>
    <w:rsid w:val="003B410A"/>
    <w:rsid w:val="003B506E"/>
    <w:rsid w:val="003B732C"/>
    <w:rsid w:val="003C0714"/>
    <w:rsid w:val="003C10C1"/>
    <w:rsid w:val="003C3BDE"/>
    <w:rsid w:val="003C4F3A"/>
    <w:rsid w:val="003C6572"/>
    <w:rsid w:val="003C7C30"/>
    <w:rsid w:val="003C7FB5"/>
    <w:rsid w:val="003D1D0B"/>
    <w:rsid w:val="003D1DE1"/>
    <w:rsid w:val="003D2107"/>
    <w:rsid w:val="003D3960"/>
    <w:rsid w:val="003D5087"/>
    <w:rsid w:val="003D63B6"/>
    <w:rsid w:val="003D7304"/>
    <w:rsid w:val="003D7AAE"/>
    <w:rsid w:val="003E020C"/>
    <w:rsid w:val="003E072D"/>
    <w:rsid w:val="003E0BA0"/>
    <w:rsid w:val="003E35DF"/>
    <w:rsid w:val="003E5D1D"/>
    <w:rsid w:val="003E5E9B"/>
    <w:rsid w:val="003E7D12"/>
    <w:rsid w:val="003F0D6A"/>
    <w:rsid w:val="003F1ECC"/>
    <w:rsid w:val="003F2780"/>
    <w:rsid w:val="003F43BC"/>
    <w:rsid w:val="003F5EC8"/>
    <w:rsid w:val="004007D7"/>
    <w:rsid w:val="00400BAE"/>
    <w:rsid w:val="00403DF5"/>
    <w:rsid w:val="00405BCD"/>
    <w:rsid w:val="0040748D"/>
    <w:rsid w:val="00407712"/>
    <w:rsid w:val="0041063B"/>
    <w:rsid w:val="00414447"/>
    <w:rsid w:val="004149C8"/>
    <w:rsid w:val="00416F22"/>
    <w:rsid w:val="004171CB"/>
    <w:rsid w:val="004178A3"/>
    <w:rsid w:val="00417A2C"/>
    <w:rsid w:val="00417A9D"/>
    <w:rsid w:val="00420EAB"/>
    <w:rsid w:val="00421553"/>
    <w:rsid w:val="0042234D"/>
    <w:rsid w:val="00424471"/>
    <w:rsid w:val="004256A0"/>
    <w:rsid w:val="00426078"/>
    <w:rsid w:val="00426861"/>
    <w:rsid w:val="00426C74"/>
    <w:rsid w:val="00430141"/>
    <w:rsid w:val="00430224"/>
    <w:rsid w:val="00431A1F"/>
    <w:rsid w:val="00431D56"/>
    <w:rsid w:val="00433B8F"/>
    <w:rsid w:val="00434D28"/>
    <w:rsid w:val="00436EDE"/>
    <w:rsid w:val="004405B1"/>
    <w:rsid w:val="0044167B"/>
    <w:rsid w:val="00441DD3"/>
    <w:rsid w:val="00441F85"/>
    <w:rsid w:val="004421BC"/>
    <w:rsid w:val="00442203"/>
    <w:rsid w:val="00445EE1"/>
    <w:rsid w:val="00452039"/>
    <w:rsid w:val="00453308"/>
    <w:rsid w:val="00453A8E"/>
    <w:rsid w:val="00453E84"/>
    <w:rsid w:val="004606B8"/>
    <w:rsid w:val="00461BD9"/>
    <w:rsid w:val="00464D62"/>
    <w:rsid w:val="004668E2"/>
    <w:rsid w:val="00472140"/>
    <w:rsid w:val="00472533"/>
    <w:rsid w:val="0047333E"/>
    <w:rsid w:val="00474216"/>
    <w:rsid w:val="0047511F"/>
    <w:rsid w:val="00476FB8"/>
    <w:rsid w:val="00477127"/>
    <w:rsid w:val="0047792E"/>
    <w:rsid w:val="00481193"/>
    <w:rsid w:val="00481818"/>
    <w:rsid w:val="00481E22"/>
    <w:rsid w:val="0048238E"/>
    <w:rsid w:val="004823FB"/>
    <w:rsid w:val="00484566"/>
    <w:rsid w:val="00484F4E"/>
    <w:rsid w:val="004851A6"/>
    <w:rsid w:val="00493853"/>
    <w:rsid w:val="00493A9D"/>
    <w:rsid w:val="00495827"/>
    <w:rsid w:val="004A0B3A"/>
    <w:rsid w:val="004A2034"/>
    <w:rsid w:val="004A6815"/>
    <w:rsid w:val="004B0C36"/>
    <w:rsid w:val="004B0F15"/>
    <w:rsid w:val="004B15CE"/>
    <w:rsid w:val="004B335C"/>
    <w:rsid w:val="004B4507"/>
    <w:rsid w:val="004C2FA3"/>
    <w:rsid w:val="004C3CDC"/>
    <w:rsid w:val="004C417C"/>
    <w:rsid w:val="004C7537"/>
    <w:rsid w:val="004D0A89"/>
    <w:rsid w:val="004D1555"/>
    <w:rsid w:val="004D60C0"/>
    <w:rsid w:val="004D6DE3"/>
    <w:rsid w:val="004D7750"/>
    <w:rsid w:val="004E0031"/>
    <w:rsid w:val="004E03E6"/>
    <w:rsid w:val="004E0B86"/>
    <w:rsid w:val="004E139A"/>
    <w:rsid w:val="004E4616"/>
    <w:rsid w:val="004E66F9"/>
    <w:rsid w:val="004E67BA"/>
    <w:rsid w:val="004E7A67"/>
    <w:rsid w:val="004F62D7"/>
    <w:rsid w:val="004F71F0"/>
    <w:rsid w:val="004F7691"/>
    <w:rsid w:val="00501F2C"/>
    <w:rsid w:val="005033F5"/>
    <w:rsid w:val="005059B0"/>
    <w:rsid w:val="005079E3"/>
    <w:rsid w:val="00510F84"/>
    <w:rsid w:val="00511EDF"/>
    <w:rsid w:val="00512899"/>
    <w:rsid w:val="0051500D"/>
    <w:rsid w:val="00517F17"/>
    <w:rsid w:val="00520274"/>
    <w:rsid w:val="00520950"/>
    <w:rsid w:val="005213E8"/>
    <w:rsid w:val="00521CFE"/>
    <w:rsid w:val="00526FBA"/>
    <w:rsid w:val="0052715B"/>
    <w:rsid w:val="00527CBE"/>
    <w:rsid w:val="00530435"/>
    <w:rsid w:val="005343D1"/>
    <w:rsid w:val="005343D6"/>
    <w:rsid w:val="00536044"/>
    <w:rsid w:val="00542C71"/>
    <w:rsid w:val="00545019"/>
    <w:rsid w:val="00545136"/>
    <w:rsid w:val="00545A10"/>
    <w:rsid w:val="00546229"/>
    <w:rsid w:val="00546386"/>
    <w:rsid w:val="0054691A"/>
    <w:rsid w:val="00547CD2"/>
    <w:rsid w:val="0055087E"/>
    <w:rsid w:val="00550FD1"/>
    <w:rsid w:val="005516BE"/>
    <w:rsid w:val="005552A2"/>
    <w:rsid w:val="00555669"/>
    <w:rsid w:val="005570BA"/>
    <w:rsid w:val="00560235"/>
    <w:rsid w:val="00560AB9"/>
    <w:rsid w:val="0056125B"/>
    <w:rsid w:val="00562DAA"/>
    <w:rsid w:val="005633AF"/>
    <w:rsid w:val="00563CA3"/>
    <w:rsid w:val="005641F7"/>
    <w:rsid w:val="00564B41"/>
    <w:rsid w:val="00565A53"/>
    <w:rsid w:val="0056671C"/>
    <w:rsid w:val="00566979"/>
    <w:rsid w:val="00567249"/>
    <w:rsid w:val="005678CD"/>
    <w:rsid w:val="00567B87"/>
    <w:rsid w:val="00571A27"/>
    <w:rsid w:val="00572DA5"/>
    <w:rsid w:val="00573B6A"/>
    <w:rsid w:val="0057432B"/>
    <w:rsid w:val="00574B5B"/>
    <w:rsid w:val="005758FB"/>
    <w:rsid w:val="005759D5"/>
    <w:rsid w:val="00577C49"/>
    <w:rsid w:val="0058060C"/>
    <w:rsid w:val="00580E1A"/>
    <w:rsid w:val="005812AB"/>
    <w:rsid w:val="00581B43"/>
    <w:rsid w:val="00582862"/>
    <w:rsid w:val="00584B19"/>
    <w:rsid w:val="00585CD7"/>
    <w:rsid w:val="00586DDA"/>
    <w:rsid w:val="005904A1"/>
    <w:rsid w:val="00590A67"/>
    <w:rsid w:val="00590B2E"/>
    <w:rsid w:val="0059264C"/>
    <w:rsid w:val="0059554E"/>
    <w:rsid w:val="00596172"/>
    <w:rsid w:val="00596CC9"/>
    <w:rsid w:val="005A1FA7"/>
    <w:rsid w:val="005A23FF"/>
    <w:rsid w:val="005A2816"/>
    <w:rsid w:val="005A29EC"/>
    <w:rsid w:val="005B0058"/>
    <w:rsid w:val="005B0B79"/>
    <w:rsid w:val="005B3B65"/>
    <w:rsid w:val="005B4E23"/>
    <w:rsid w:val="005B565D"/>
    <w:rsid w:val="005C1021"/>
    <w:rsid w:val="005C140F"/>
    <w:rsid w:val="005C39C2"/>
    <w:rsid w:val="005C5098"/>
    <w:rsid w:val="005C5501"/>
    <w:rsid w:val="005C7BB4"/>
    <w:rsid w:val="005D236C"/>
    <w:rsid w:val="005D3DEC"/>
    <w:rsid w:val="005D464A"/>
    <w:rsid w:val="005D6910"/>
    <w:rsid w:val="005D6EFA"/>
    <w:rsid w:val="005D7CDB"/>
    <w:rsid w:val="005E0BA1"/>
    <w:rsid w:val="005E0D95"/>
    <w:rsid w:val="005E2FA2"/>
    <w:rsid w:val="005E68CA"/>
    <w:rsid w:val="005F0575"/>
    <w:rsid w:val="005F1339"/>
    <w:rsid w:val="005F1445"/>
    <w:rsid w:val="005F3630"/>
    <w:rsid w:val="005F5F30"/>
    <w:rsid w:val="005F5F80"/>
    <w:rsid w:val="005F733D"/>
    <w:rsid w:val="005F77BA"/>
    <w:rsid w:val="006023CE"/>
    <w:rsid w:val="00605B73"/>
    <w:rsid w:val="00610BAF"/>
    <w:rsid w:val="00613831"/>
    <w:rsid w:val="00613E23"/>
    <w:rsid w:val="00617374"/>
    <w:rsid w:val="00617804"/>
    <w:rsid w:val="006201DA"/>
    <w:rsid w:val="006203EC"/>
    <w:rsid w:val="0062083A"/>
    <w:rsid w:val="00621C48"/>
    <w:rsid w:val="006239C2"/>
    <w:rsid w:val="00630D93"/>
    <w:rsid w:val="00633B77"/>
    <w:rsid w:val="00634663"/>
    <w:rsid w:val="00634BD7"/>
    <w:rsid w:val="006352C2"/>
    <w:rsid w:val="006367CA"/>
    <w:rsid w:val="00637026"/>
    <w:rsid w:val="00640860"/>
    <w:rsid w:val="00641E74"/>
    <w:rsid w:val="00642736"/>
    <w:rsid w:val="006445E8"/>
    <w:rsid w:val="00645D66"/>
    <w:rsid w:val="0065186D"/>
    <w:rsid w:val="00654856"/>
    <w:rsid w:val="00656784"/>
    <w:rsid w:val="00661107"/>
    <w:rsid w:val="00661B36"/>
    <w:rsid w:val="00664845"/>
    <w:rsid w:val="0066519A"/>
    <w:rsid w:val="00667102"/>
    <w:rsid w:val="006677A6"/>
    <w:rsid w:val="00667C4E"/>
    <w:rsid w:val="00671825"/>
    <w:rsid w:val="00672343"/>
    <w:rsid w:val="0067376E"/>
    <w:rsid w:val="00673BD7"/>
    <w:rsid w:val="00676C38"/>
    <w:rsid w:val="006824BB"/>
    <w:rsid w:val="006841D7"/>
    <w:rsid w:val="00685339"/>
    <w:rsid w:val="00687BFC"/>
    <w:rsid w:val="00687E98"/>
    <w:rsid w:val="006911B9"/>
    <w:rsid w:val="006928CD"/>
    <w:rsid w:val="00696D51"/>
    <w:rsid w:val="006973CA"/>
    <w:rsid w:val="006974C4"/>
    <w:rsid w:val="00697B94"/>
    <w:rsid w:val="00697D5E"/>
    <w:rsid w:val="006A1283"/>
    <w:rsid w:val="006A1DD4"/>
    <w:rsid w:val="006A23E1"/>
    <w:rsid w:val="006A2ED1"/>
    <w:rsid w:val="006A3261"/>
    <w:rsid w:val="006A40D4"/>
    <w:rsid w:val="006A4A3C"/>
    <w:rsid w:val="006A5CB7"/>
    <w:rsid w:val="006B2735"/>
    <w:rsid w:val="006B706D"/>
    <w:rsid w:val="006B7D8D"/>
    <w:rsid w:val="006C0B70"/>
    <w:rsid w:val="006C3882"/>
    <w:rsid w:val="006C4AE4"/>
    <w:rsid w:val="006C521E"/>
    <w:rsid w:val="006C7754"/>
    <w:rsid w:val="006D0EE6"/>
    <w:rsid w:val="006D173C"/>
    <w:rsid w:val="006D2C1F"/>
    <w:rsid w:val="006D314E"/>
    <w:rsid w:val="006D7050"/>
    <w:rsid w:val="006E0CA6"/>
    <w:rsid w:val="006E1C3E"/>
    <w:rsid w:val="006E294A"/>
    <w:rsid w:val="006E5969"/>
    <w:rsid w:val="006E6462"/>
    <w:rsid w:val="006E6D35"/>
    <w:rsid w:val="006F266D"/>
    <w:rsid w:val="006F3173"/>
    <w:rsid w:val="006F3378"/>
    <w:rsid w:val="006F37B0"/>
    <w:rsid w:val="006F5680"/>
    <w:rsid w:val="006F7006"/>
    <w:rsid w:val="006F7CA4"/>
    <w:rsid w:val="007010CD"/>
    <w:rsid w:val="00702184"/>
    <w:rsid w:val="007038D7"/>
    <w:rsid w:val="00704848"/>
    <w:rsid w:val="0070716B"/>
    <w:rsid w:val="00710A3B"/>
    <w:rsid w:val="007113C5"/>
    <w:rsid w:val="0071236A"/>
    <w:rsid w:val="00712794"/>
    <w:rsid w:val="007128CF"/>
    <w:rsid w:val="0071310F"/>
    <w:rsid w:val="007140B1"/>
    <w:rsid w:val="00714782"/>
    <w:rsid w:val="00715C53"/>
    <w:rsid w:val="007215AA"/>
    <w:rsid w:val="00722DAB"/>
    <w:rsid w:val="00723D28"/>
    <w:rsid w:val="0072686A"/>
    <w:rsid w:val="00727AD4"/>
    <w:rsid w:val="00730926"/>
    <w:rsid w:val="007318E6"/>
    <w:rsid w:val="007321BA"/>
    <w:rsid w:val="007326F4"/>
    <w:rsid w:val="007348E6"/>
    <w:rsid w:val="00736C88"/>
    <w:rsid w:val="00736F0B"/>
    <w:rsid w:val="00737554"/>
    <w:rsid w:val="00740051"/>
    <w:rsid w:val="0074235B"/>
    <w:rsid w:val="0074260C"/>
    <w:rsid w:val="00743FFE"/>
    <w:rsid w:val="007445BB"/>
    <w:rsid w:val="00745A17"/>
    <w:rsid w:val="00751435"/>
    <w:rsid w:val="007524BE"/>
    <w:rsid w:val="00752AD3"/>
    <w:rsid w:val="00753189"/>
    <w:rsid w:val="007535A6"/>
    <w:rsid w:val="00755899"/>
    <w:rsid w:val="0075781A"/>
    <w:rsid w:val="00757C4A"/>
    <w:rsid w:val="0076218E"/>
    <w:rsid w:val="007636FA"/>
    <w:rsid w:val="00764597"/>
    <w:rsid w:val="007647CE"/>
    <w:rsid w:val="00764E27"/>
    <w:rsid w:val="00770640"/>
    <w:rsid w:val="007708A6"/>
    <w:rsid w:val="00771EE7"/>
    <w:rsid w:val="00772047"/>
    <w:rsid w:val="0077423A"/>
    <w:rsid w:val="007750DA"/>
    <w:rsid w:val="007760D7"/>
    <w:rsid w:val="00777395"/>
    <w:rsid w:val="00777433"/>
    <w:rsid w:val="00777CB7"/>
    <w:rsid w:val="007809F8"/>
    <w:rsid w:val="00780D44"/>
    <w:rsid w:val="007845F1"/>
    <w:rsid w:val="0078642F"/>
    <w:rsid w:val="00786C1B"/>
    <w:rsid w:val="007901FD"/>
    <w:rsid w:val="0079021C"/>
    <w:rsid w:val="00791678"/>
    <w:rsid w:val="0079220A"/>
    <w:rsid w:val="00792605"/>
    <w:rsid w:val="007953E4"/>
    <w:rsid w:val="00795EDC"/>
    <w:rsid w:val="0079609A"/>
    <w:rsid w:val="00797187"/>
    <w:rsid w:val="00797DFB"/>
    <w:rsid w:val="007A0470"/>
    <w:rsid w:val="007A1676"/>
    <w:rsid w:val="007A1B57"/>
    <w:rsid w:val="007A27B3"/>
    <w:rsid w:val="007A3679"/>
    <w:rsid w:val="007A3865"/>
    <w:rsid w:val="007A4FC9"/>
    <w:rsid w:val="007A5825"/>
    <w:rsid w:val="007A6F3F"/>
    <w:rsid w:val="007B0B81"/>
    <w:rsid w:val="007B20D0"/>
    <w:rsid w:val="007B50CA"/>
    <w:rsid w:val="007B5D9D"/>
    <w:rsid w:val="007B6526"/>
    <w:rsid w:val="007B6A6D"/>
    <w:rsid w:val="007C2337"/>
    <w:rsid w:val="007C28DB"/>
    <w:rsid w:val="007C410D"/>
    <w:rsid w:val="007C584F"/>
    <w:rsid w:val="007C6C44"/>
    <w:rsid w:val="007C6C49"/>
    <w:rsid w:val="007C7BDB"/>
    <w:rsid w:val="007D51F5"/>
    <w:rsid w:val="007E0309"/>
    <w:rsid w:val="007E1CFC"/>
    <w:rsid w:val="007E2095"/>
    <w:rsid w:val="007E3792"/>
    <w:rsid w:val="007E3DF5"/>
    <w:rsid w:val="007E4F5D"/>
    <w:rsid w:val="007E553B"/>
    <w:rsid w:val="007E7993"/>
    <w:rsid w:val="007E79C9"/>
    <w:rsid w:val="007F1095"/>
    <w:rsid w:val="007F3184"/>
    <w:rsid w:val="007F33BD"/>
    <w:rsid w:val="007F369A"/>
    <w:rsid w:val="007F44B9"/>
    <w:rsid w:val="008001A6"/>
    <w:rsid w:val="008009D8"/>
    <w:rsid w:val="008071E7"/>
    <w:rsid w:val="00807601"/>
    <w:rsid w:val="0081010A"/>
    <w:rsid w:val="008159BA"/>
    <w:rsid w:val="0082134C"/>
    <w:rsid w:val="00821D4C"/>
    <w:rsid w:val="00822070"/>
    <w:rsid w:val="00822640"/>
    <w:rsid w:val="00823544"/>
    <w:rsid w:val="00823A1B"/>
    <w:rsid w:val="00824707"/>
    <w:rsid w:val="00825DD5"/>
    <w:rsid w:val="00827034"/>
    <w:rsid w:val="00827143"/>
    <w:rsid w:val="00831238"/>
    <w:rsid w:val="00834677"/>
    <w:rsid w:val="00836184"/>
    <w:rsid w:val="008362E2"/>
    <w:rsid w:val="008377DB"/>
    <w:rsid w:val="00841209"/>
    <w:rsid w:val="00842206"/>
    <w:rsid w:val="0084284A"/>
    <w:rsid w:val="00843125"/>
    <w:rsid w:val="008439D6"/>
    <w:rsid w:val="0084494F"/>
    <w:rsid w:val="008532AB"/>
    <w:rsid w:val="00854B35"/>
    <w:rsid w:val="00856B81"/>
    <w:rsid w:val="00856CCC"/>
    <w:rsid w:val="00861633"/>
    <w:rsid w:val="00863BDD"/>
    <w:rsid w:val="00865AA3"/>
    <w:rsid w:val="00865ED8"/>
    <w:rsid w:val="0086616F"/>
    <w:rsid w:val="00867112"/>
    <w:rsid w:val="0087008A"/>
    <w:rsid w:val="00871E5E"/>
    <w:rsid w:val="00874ED0"/>
    <w:rsid w:val="0087581A"/>
    <w:rsid w:val="00876B26"/>
    <w:rsid w:val="00880460"/>
    <w:rsid w:val="0088595E"/>
    <w:rsid w:val="00891674"/>
    <w:rsid w:val="0089247E"/>
    <w:rsid w:val="00892C09"/>
    <w:rsid w:val="008931E4"/>
    <w:rsid w:val="008954BF"/>
    <w:rsid w:val="00895754"/>
    <w:rsid w:val="00896A42"/>
    <w:rsid w:val="008A3882"/>
    <w:rsid w:val="008B0747"/>
    <w:rsid w:val="008B5461"/>
    <w:rsid w:val="008B6B94"/>
    <w:rsid w:val="008B6EBC"/>
    <w:rsid w:val="008C0464"/>
    <w:rsid w:val="008C0848"/>
    <w:rsid w:val="008C11DA"/>
    <w:rsid w:val="008C33A9"/>
    <w:rsid w:val="008C5376"/>
    <w:rsid w:val="008C7AE7"/>
    <w:rsid w:val="008D3351"/>
    <w:rsid w:val="008D4EBD"/>
    <w:rsid w:val="008D52A8"/>
    <w:rsid w:val="008D66F4"/>
    <w:rsid w:val="008D7196"/>
    <w:rsid w:val="008E276C"/>
    <w:rsid w:val="008F44E5"/>
    <w:rsid w:val="008F4A99"/>
    <w:rsid w:val="008F4B5A"/>
    <w:rsid w:val="008F50C2"/>
    <w:rsid w:val="008F5620"/>
    <w:rsid w:val="008F6900"/>
    <w:rsid w:val="00900AFB"/>
    <w:rsid w:val="009035D6"/>
    <w:rsid w:val="0090520B"/>
    <w:rsid w:val="00905273"/>
    <w:rsid w:val="0091055C"/>
    <w:rsid w:val="00910C18"/>
    <w:rsid w:val="0091158F"/>
    <w:rsid w:val="009169AF"/>
    <w:rsid w:val="00917CAE"/>
    <w:rsid w:val="00920165"/>
    <w:rsid w:val="00920F1F"/>
    <w:rsid w:val="0092111C"/>
    <w:rsid w:val="00921D59"/>
    <w:rsid w:val="009226A6"/>
    <w:rsid w:val="0092353A"/>
    <w:rsid w:val="0093073A"/>
    <w:rsid w:val="00930BC6"/>
    <w:rsid w:val="00932DD1"/>
    <w:rsid w:val="00933ACA"/>
    <w:rsid w:val="00935F1B"/>
    <w:rsid w:val="00936058"/>
    <w:rsid w:val="009376CC"/>
    <w:rsid w:val="00940CCD"/>
    <w:rsid w:val="00942BCA"/>
    <w:rsid w:val="00943681"/>
    <w:rsid w:val="009439F5"/>
    <w:rsid w:val="0094730B"/>
    <w:rsid w:val="0095227C"/>
    <w:rsid w:val="00952C18"/>
    <w:rsid w:val="009543DB"/>
    <w:rsid w:val="00955155"/>
    <w:rsid w:val="00957E28"/>
    <w:rsid w:val="0096094A"/>
    <w:rsid w:val="00961DA5"/>
    <w:rsid w:val="00962ECE"/>
    <w:rsid w:val="009651AD"/>
    <w:rsid w:val="00965618"/>
    <w:rsid w:val="00966C8D"/>
    <w:rsid w:val="0096795F"/>
    <w:rsid w:val="00967DEE"/>
    <w:rsid w:val="00967F11"/>
    <w:rsid w:val="0097066A"/>
    <w:rsid w:val="0097300B"/>
    <w:rsid w:val="009737F7"/>
    <w:rsid w:val="00974821"/>
    <w:rsid w:val="00977881"/>
    <w:rsid w:val="00980536"/>
    <w:rsid w:val="00980982"/>
    <w:rsid w:val="009812D1"/>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1F"/>
    <w:rsid w:val="009A5229"/>
    <w:rsid w:val="009A68EC"/>
    <w:rsid w:val="009B11AB"/>
    <w:rsid w:val="009B12E9"/>
    <w:rsid w:val="009B15B0"/>
    <w:rsid w:val="009B5F5D"/>
    <w:rsid w:val="009B66E8"/>
    <w:rsid w:val="009B775F"/>
    <w:rsid w:val="009C3240"/>
    <w:rsid w:val="009C34E7"/>
    <w:rsid w:val="009C4638"/>
    <w:rsid w:val="009C4A35"/>
    <w:rsid w:val="009C4D18"/>
    <w:rsid w:val="009C6CF2"/>
    <w:rsid w:val="009D2A34"/>
    <w:rsid w:val="009D423E"/>
    <w:rsid w:val="009D4DC0"/>
    <w:rsid w:val="009D650A"/>
    <w:rsid w:val="009D6623"/>
    <w:rsid w:val="009D6E1F"/>
    <w:rsid w:val="009D7B62"/>
    <w:rsid w:val="009E035F"/>
    <w:rsid w:val="009E3170"/>
    <w:rsid w:val="009E3D01"/>
    <w:rsid w:val="009E572E"/>
    <w:rsid w:val="009E5D11"/>
    <w:rsid w:val="009F2455"/>
    <w:rsid w:val="009F31E2"/>
    <w:rsid w:val="009F34E4"/>
    <w:rsid w:val="009F4FE0"/>
    <w:rsid w:val="009F5A7A"/>
    <w:rsid w:val="009F64BC"/>
    <w:rsid w:val="009F68C8"/>
    <w:rsid w:val="009F7AA8"/>
    <w:rsid w:val="009F7BE5"/>
    <w:rsid w:val="00A00D1C"/>
    <w:rsid w:val="00A02BC2"/>
    <w:rsid w:val="00A0629A"/>
    <w:rsid w:val="00A064DE"/>
    <w:rsid w:val="00A06B56"/>
    <w:rsid w:val="00A06C53"/>
    <w:rsid w:val="00A11286"/>
    <w:rsid w:val="00A11DE7"/>
    <w:rsid w:val="00A128F3"/>
    <w:rsid w:val="00A1367D"/>
    <w:rsid w:val="00A20963"/>
    <w:rsid w:val="00A231CD"/>
    <w:rsid w:val="00A259F8"/>
    <w:rsid w:val="00A27927"/>
    <w:rsid w:val="00A30D3B"/>
    <w:rsid w:val="00A312A1"/>
    <w:rsid w:val="00A336A6"/>
    <w:rsid w:val="00A34A0D"/>
    <w:rsid w:val="00A35606"/>
    <w:rsid w:val="00A35828"/>
    <w:rsid w:val="00A40B4B"/>
    <w:rsid w:val="00A41C42"/>
    <w:rsid w:val="00A424A6"/>
    <w:rsid w:val="00A42B1F"/>
    <w:rsid w:val="00A44E28"/>
    <w:rsid w:val="00A507FA"/>
    <w:rsid w:val="00A522A4"/>
    <w:rsid w:val="00A530EE"/>
    <w:rsid w:val="00A5468F"/>
    <w:rsid w:val="00A55CB4"/>
    <w:rsid w:val="00A55CCE"/>
    <w:rsid w:val="00A56472"/>
    <w:rsid w:val="00A568B0"/>
    <w:rsid w:val="00A57C17"/>
    <w:rsid w:val="00A601CC"/>
    <w:rsid w:val="00A60222"/>
    <w:rsid w:val="00A60885"/>
    <w:rsid w:val="00A61740"/>
    <w:rsid w:val="00A630B5"/>
    <w:rsid w:val="00A6509F"/>
    <w:rsid w:val="00A66550"/>
    <w:rsid w:val="00A666C7"/>
    <w:rsid w:val="00A6690C"/>
    <w:rsid w:val="00A66A81"/>
    <w:rsid w:val="00A67DDD"/>
    <w:rsid w:val="00A74656"/>
    <w:rsid w:val="00A7467F"/>
    <w:rsid w:val="00A746AF"/>
    <w:rsid w:val="00A74EA6"/>
    <w:rsid w:val="00A75147"/>
    <w:rsid w:val="00A77311"/>
    <w:rsid w:val="00A8017B"/>
    <w:rsid w:val="00A82C24"/>
    <w:rsid w:val="00A83491"/>
    <w:rsid w:val="00A83F33"/>
    <w:rsid w:val="00A843F9"/>
    <w:rsid w:val="00A8445A"/>
    <w:rsid w:val="00A8741A"/>
    <w:rsid w:val="00A90E72"/>
    <w:rsid w:val="00A90F2E"/>
    <w:rsid w:val="00A917DE"/>
    <w:rsid w:val="00A9197E"/>
    <w:rsid w:val="00A94627"/>
    <w:rsid w:val="00A95588"/>
    <w:rsid w:val="00A95AAB"/>
    <w:rsid w:val="00AA004A"/>
    <w:rsid w:val="00AA0234"/>
    <w:rsid w:val="00AA2B55"/>
    <w:rsid w:val="00AA2E2B"/>
    <w:rsid w:val="00AA57A4"/>
    <w:rsid w:val="00AA62CA"/>
    <w:rsid w:val="00AA703E"/>
    <w:rsid w:val="00AB0D23"/>
    <w:rsid w:val="00AB0E83"/>
    <w:rsid w:val="00AB2F11"/>
    <w:rsid w:val="00AB30F7"/>
    <w:rsid w:val="00AC2AF9"/>
    <w:rsid w:val="00AC2C6C"/>
    <w:rsid w:val="00AC617C"/>
    <w:rsid w:val="00AD1791"/>
    <w:rsid w:val="00AD19D6"/>
    <w:rsid w:val="00AD3C04"/>
    <w:rsid w:val="00AD465C"/>
    <w:rsid w:val="00AD577A"/>
    <w:rsid w:val="00AD6430"/>
    <w:rsid w:val="00AD6490"/>
    <w:rsid w:val="00AD67A9"/>
    <w:rsid w:val="00AE016C"/>
    <w:rsid w:val="00AE0612"/>
    <w:rsid w:val="00AE1B73"/>
    <w:rsid w:val="00AE215C"/>
    <w:rsid w:val="00AE278B"/>
    <w:rsid w:val="00AE2E4B"/>
    <w:rsid w:val="00AE2E62"/>
    <w:rsid w:val="00AE34EE"/>
    <w:rsid w:val="00AE6693"/>
    <w:rsid w:val="00AE6EFE"/>
    <w:rsid w:val="00AF043A"/>
    <w:rsid w:val="00AF1825"/>
    <w:rsid w:val="00AF3102"/>
    <w:rsid w:val="00AF502A"/>
    <w:rsid w:val="00AF55D1"/>
    <w:rsid w:val="00AF6B58"/>
    <w:rsid w:val="00AF79CC"/>
    <w:rsid w:val="00B012D0"/>
    <w:rsid w:val="00B039BD"/>
    <w:rsid w:val="00B04905"/>
    <w:rsid w:val="00B050DE"/>
    <w:rsid w:val="00B06315"/>
    <w:rsid w:val="00B10867"/>
    <w:rsid w:val="00B117BF"/>
    <w:rsid w:val="00B130C8"/>
    <w:rsid w:val="00B134BE"/>
    <w:rsid w:val="00B149EC"/>
    <w:rsid w:val="00B245A6"/>
    <w:rsid w:val="00B3027E"/>
    <w:rsid w:val="00B30FF2"/>
    <w:rsid w:val="00B40D40"/>
    <w:rsid w:val="00B458BD"/>
    <w:rsid w:val="00B459D2"/>
    <w:rsid w:val="00B459F4"/>
    <w:rsid w:val="00B45FC5"/>
    <w:rsid w:val="00B46193"/>
    <w:rsid w:val="00B47F57"/>
    <w:rsid w:val="00B51360"/>
    <w:rsid w:val="00B51C6A"/>
    <w:rsid w:val="00B51FCD"/>
    <w:rsid w:val="00B53F33"/>
    <w:rsid w:val="00B54B12"/>
    <w:rsid w:val="00B55B8C"/>
    <w:rsid w:val="00B618A7"/>
    <w:rsid w:val="00B61D52"/>
    <w:rsid w:val="00B62E99"/>
    <w:rsid w:val="00B64F66"/>
    <w:rsid w:val="00B67336"/>
    <w:rsid w:val="00B67AF6"/>
    <w:rsid w:val="00B70D64"/>
    <w:rsid w:val="00B73C6F"/>
    <w:rsid w:val="00B744FC"/>
    <w:rsid w:val="00B74550"/>
    <w:rsid w:val="00B74CF4"/>
    <w:rsid w:val="00B751B8"/>
    <w:rsid w:val="00B75366"/>
    <w:rsid w:val="00B75E3A"/>
    <w:rsid w:val="00B77E60"/>
    <w:rsid w:val="00B818C2"/>
    <w:rsid w:val="00B82D8A"/>
    <w:rsid w:val="00B8692E"/>
    <w:rsid w:val="00B87948"/>
    <w:rsid w:val="00B87E8E"/>
    <w:rsid w:val="00B905B4"/>
    <w:rsid w:val="00B9239F"/>
    <w:rsid w:val="00B92A1D"/>
    <w:rsid w:val="00B94E3C"/>
    <w:rsid w:val="00B96434"/>
    <w:rsid w:val="00BA3155"/>
    <w:rsid w:val="00BA3238"/>
    <w:rsid w:val="00BA3D54"/>
    <w:rsid w:val="00BA5E94"/>
    <w:rsid w:val="00BA797A"/>
    <w:rsid w:val="00BB39C0"/>
    <w:rsid w:val="00BB50E4"/>
    <w:rsid w:val="00BB5EB3"/>
    <w:rsid w:val="00BB62BC"/>
    <w:rsid w:val="00BB66C0"/>
    <w:rsid w:val="00BB7070"/>
    <w:rsid w:val="00BB7E94"/>
    <w:rsid w:val="00BC0C85"/>
    <w:rsid w:val="00BC1F9B"/>
    <w:rsid w:val="00BC23DB"/>
    <w:rsid w:val="00BC2EBE"/>
    <w:rsid w:val="00BC4D5B"/>
    <w:rsid w:val="00BC4DD7"/>
    <w:rsid w:val="00BC6BBE"/>
    <w:rsid w:val="00BD01C3"/>
    <w:rsid w:val="00BD19E2"/>
    <w:rsid w:val="00BD295E"/>
    <w:rsid w:val="00BD39CE"/>
    <w:rsid w:val="00BE0153"/>
    <w:rsid w:val="00BE01AB"/>
    <w:rsid w:val="00BE10F2"/>
    <w:rsid w:val="00BE36D0"/>
    <w:rsid w:val="00BE49AC"/>
    <w:rsid w:val="00BE6152"/>
    <w:rsid w:val="00BF02E9"/>
    <w:rsid w:val="00BF0554"/>
    <w:rsid w:val="00BF0B5B"/>
    <w:rsid w:val="00BF1118"/>
    <w:rsid w:val="00BF503D"/>
    <w:rsid w:val="00BF5D95"/>
    <w:rsid w:val="00BF6D98"/>
    <w:rsid w:val="00C01B3F"/>
    <w:rsid w:val="00C01BED"/>
    <w:rsid w:val="00C0229A"/>
    <w:rsid w:val="00C079A0"/>
    <w:rsid w:val="00C11B25"/>
    <w:rsid w:val="00C13916"/>
    <w:rsid w:val="00C1531D"/>
    <w:rsid w:val="00C16540"/>
    <w:rsid w:val="00C17271"/>
    <w:rsid w:val="00C179B9"/>
    <w:rsid w:val="00C17E54"/>
    <w:rsid w:val="00C216A0"/>
    <w:rsid w:val="00C223E3"/>
    <w:rsid w:val="00C22480"/>
    <w:rsid w:val="00C2318E"/>
    <w:rsid w:val="00C2345F"/>
    <w:rsid w:val="00C23D74"/>
    <w:rsid w:val="00C26B8B"/>
    <w:rsid w:val="00C30313"/>
    <w:rsid w:val="00C30BD2"/>
    <w:rsid w:val="00C31477"/>
    <w:rsid w:val="00C342D5"/>
    <w:rsid w:val="00C3465E"/>
    <w:rsid w:val="00C347CE"/>
    <w:rsid w:val="00C358BF"/>
    <w:rsid w:val="00C405F7"/>
    <w:rsid w:val="00C414FA"/>
    <w:rsid w:val="00C44E08"/>
    <w:rsid w:val="00C4782A"/>
    <w:rsid w:val="00C5074B"/>
    <w:rsid w:val="00C51B41"/>
    <w:rsid w:val="00C52619"/>
    <w:rsid w:val="00C53D70"/>
    <w:rsid w:val="00C54439"/>
    <w:rsid w:val="00C622BF"/>
    <w:rsid w:val="00C6234F"/>
    <w:rsid w:val="00C62E91"/>
    <w:rsid w:val="00C660BE"/>
    <w:rsid w:val="00C71BA1"/>
    <w:rsid w:val="00C71C33"/>
    <w:rsid w:val="00C71E6B"/>
    <w:rsid w:val="00C729AB"/>
    <w:rsid w:val="00C7379F"/>
    <w:rsid w:val="00C7537E"/>
    <w:rsid w:val="00C7610A"/>
    <w:rsid w:val="00C840B3"/>
    <w:rsid w:val="00C8473B"/>
    <w:rsid w:val="00C8497E"/>
    <w:rsid w:val="00C90DBD"/>
    <w:rsid w:val="00C923FE"/>
    <w:rsid w:val="00C929B2"/>
    <w:rsid w:val="00C938D6"/>
    <w:rsid w:val="00C947EB"/>
    <w:rsid w:val="00C956DD"/>
    <w:rsid w:val="00C95906"/>
    <w:rsid w:val="00C96B53"/>
    <w:rsid w:val="00C97300"/>
    <w:rsid w:val="00C976B1"/>
    <w:rsid w:val="00CA0B25"/>
    <w:rsid w:val="00CA2D69"/>
    <w:rsid w:val="00CA38D0"/>
    <w:rsid w:val="00CA3F42"/>
    <w:rsid w:val="00CA6EAD"/>
    <w:rsid w:val="00CA7E12"/>
    <w:rsid w:val="00CB06A2"/>
    <w:rsid w:val="00CB10AE"/>
    <w:rsid w:val="00CB3463"/>
    <w:rsid w:val="00CC1CBD"/>
    <w:rsid w:val="00CC2F09"/>
    <w:rsid w:val="00CC39A5"/>
    <w:rsid w:val="00CC53A8"/>
    <w:rsid w:val="00CC5BA9"/>
    <w:rsid w:val="00CC786A"/>
    <w:rsid w:val="00CC7918"/>
    <w:rsid w:val="00CD025E"/>
    <w:rsid w:val="00CD1825"/>
    <w:rsid w:val="00CD1C01"/>
    <w:rsid w:val="00CD3B8E"/>
    <w:rsid w:val="00CD5FE6"/>
    <w:rsid w:val="00CD6531"/>
    <w:rsid w:val="00CD710F"/>
    <w:rsid w:val="00CD7525"/>
    <w:rsid w:val="00CE319B"/>
    <w:rsid w:val="00CE38AF"/>
    <w:rsid w:val="00CE3A6D"/>
    <w:rsid w:val="00CE4562"/>
    <w:rsid w:val="00CE5993"/>
    <w:rsid w:val="00CE725C"/>
    <w:rsid w:val="00CE7939"/>
    <w:rsid w:val="00CF37DC"/>
    <w:rsid w:val="00CF6C44"/>
    <w:rsid w:val="00CF6D12"/>
    <w:rsid w:val="00CF7DA4"/>
    <w:rsid w:val="00D00B32"/>
    <w:rsid w:val="00D02858"/>
    <w:rsid w:val="00D02FF0"/>
    <w:rsid w:val="00D03E4F"/>
    <w:rsid w:val="00D059D0"/>
    <w:rsid w:val="00D077D4"/>
    <w:rsid w:val="00D105BF"/>
    <w:rsid w:val="00D118C5"/>
    <w:rsid w:val="00D1468B"/>
    <w:rsid w:val="00D151AE"/>
    <w:rsid w:val="00D15E25"/>
    <w:rsid w:val="00D17435"/>
    <w:rsid w:val="00D20162"/>
    <w:rsid w:val="00D2087E"/>
    <w:rsid w:val="00D210AA"/>
    <w:rsid w:val="00D21531"/>
    <w:rsid w:val="00D24482"/>
    <w:rsid w:val="00D2454A"/>
    <w:rsid w:val="00D258DA"/>
    <w:rsid w:val="00D27037"/>
    <w:rsid w:val="00D27762"/>
    <w:rsid w:val="00D27A10"/>
    <w:rsid w:val="00D30F61"/>
    <w:rsid w:val="00D312B2"/>
    <w:rsid w:val="00D32B17"/>
    <w:rsid w:val="00D33020"/>
    <w:rsid w:val="00D35CD9"/>
    <w:rsid w:val="00D36000"/>
    <w:rsid w:val="00D422A3"/>
    <w:rsid w:val="00D44663"/>
    <w:rsid w:val="00D45F4F"/>
    <w:rsid w:val="00D46097"/>
    <w:rsid w:val="00D51C1D"/>
    <w:rsid w:val="00D520E7"/>
    <w:rsid w:val="00D521D9"/>
    <w:rsid w:val="00D524B5"/>
    <w:rsid w:val="00D537FE"/>
    <w:rsid w:val="00D61E1F"/>
    <w:rsid w:val="00D63914"/>
    <w:rsid w:val="00D63E0A"/>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5C51"/>
    <w:rsid w:val="00D86365"/>
    <w:rsid w:val="00D8640E"/>
    <w:rsid w:val="00D86621"/>
    <w:rsid w:val="00D8705C"/>
    <w:rsid w:val="00D876DE"/>
    <w:rsid w:val="00D916AE"/>
    <w:rsid w:val="00D9201E"/>
    <w:rsid w:val="00D92D72"/>
    <w:rsid w:val="00D92F72"/>
    <w:rsid w:val="00D94041"/>
    <w:rsid w:val="00D958EF"/>
    <w:rsid w:val="00D96015"/>
    <w:rsid w:val="00DA0156"/>
    <w:rsid w:val="00DA0660"/>
    <w:rsid w:val="00DA0FF1"/>
    <w:rsid w:val="00DA356F"/>
    <w:rsid w:val="00DA381B"/>
    <w:rsid w:val="00DA3D8A"/>
    <w:rsid w:val="00DA41AF"/>
    <w:rsid w:val="00DA5E8E"/>
    <w:rsid w:val="00DA67A7"/>
    <w:rsid w:val="00DB101C"/>
    <w:rsid w:val="00DB1979"/>
    <w:rsid w:val="00DB46D2"/>
    <w:rsid w:val="00DB5F6B"/>
    <w:rsid w:val="00DC00A5"/>
    <w:rsid w:val="00DC128B"/>
    <w:rsid w:val="00DC23C4"/>
    <w:rsid w:val="00DC31D9"/>
    <w:rsid w:val="00DC6750"/>
    <w:rsid w:val="00DC6D74"/>
    <w:rsid w:val="00DD1E3D"/>
    <w:rsid w:val="00DD2CF9"/>
    <w:rsid w:val="00DD52E5"/>
    <w:rsid w:val="00DD6FC0"/>
    <w:rsid w:val="00DE076D"/>
    <w:rsid w:val="00DE10C9"/>
    <w:rsid w:val="00DE1C8E"/>
    <w:rsid w:val="00DE225B"/>
    <w:rsid w:val="00DE352C"/>
    <w:rsid w:val="00DE35DA"/>
    <w:rsid w:val="00DE3CCB"/>
    <w:rsid w:val="00DE61FD"/>
    <w:rsid w:val="00DE692A"/>
    <w:rsid w:val="00DE798F"/>
    <w:rsid w:val="00DF13A0"/>
    <w:rsid w:val="00DF2FB7"/>
    <w:rsid w:val="00DF501B"/>
    <w:rsid w:val="00DF5441"/>
    <w:rsid w:val="00DF6409"/>
    <w:rsid w:val="00DF6709"/>
    <w:rsid w:val="00DF67E3"/>
    <w:rsid w:val="00E018A9"/>
    <w:rsid w:val="00E0314B"/>
    <w:rsid w:val="00E03161"/>
    <w:rsid w:val="00E047A8"/>
    <w:rsid w:val="00E0644A"/>
    <w:rsid w:val="00E06B55"/>
    <w:rsid w:val="00E12C7F"/>
    <w:rsid w:val="00E13F7A"/>
    <w:rsid w:val="00E14E47"/>
    <w:rsid w:val="00E16DC5"/>
    <w:rsid w:val="00E20DC6"/>
    <w:rsid w:val="00E2105D"/>
    <w:rsid w:val="00E214E1"/>
    <w:rsid w:val="00E2531D"/>
    <w:rsid w:val="00E25DAB"/>
    <w:rsid w:val="00E33CB5"/>
    <w:rsid w:val="00E35253"/>
    <w:rsid w:val="00E35D05"/>
    <w:rsid w:val="00E41C77"/>
    <w:rsid w:val="00E44329"/>
    <w:rsid w:val="00E450D2"/>
    <w:rsid w:val="00E46FA8"/>
    <w:rsid w:val="00E50262"/>
    <w:rsid w:val="00E53304"/>
    <w:rsid w:val="00E53A0E"/>
    <w:rsid w:val="00E551B9"/>
    <w:rsid w:val="00E61F9F"/>
    <w:rsid w:val="00E65D78"/>
    <w:rsid w:val="00E669FB"/>
    <w:rsid w:val="00E6759A"/>
    <w:rsid w:val="00E67831"/>
    <w:rsid w:val="00E7229E"/>
    <w:rsid w:val="00E7287C"/>
    <w:rsid w:val="00E736E8"/>
    <w:rsid w:val="00E77ABC"/>
    <w:rsid w:val="00E816F3"/>
    <w:rsid w:val="00E8193F"/>
    <w:rsid w:val="00E82BAC"/>
    <w:rsid w:val="00E83B51"/>
    <w:rsid w:val="00E84DC0"/>
    <w:rsid w:val="00E85706"/>
    <w:rsid w:val="00E860CE"/>
    <w:rsid w:val="00E87818"/>
    <w:rsid w:val="00E87C29"/>
    <w:rsid w:val="00E90D4A"/>
    <w:rsid w:val="00E91C1A"/>
    <w:rsid w:val="00E9211C"/>
    <w:rsid w:val="00E92326"/>
    <w:rsid w:val="00E92CBA"/>
    <w:rsid w:val="00E930C2"/>
    <w:rsid w:val="00E937B5"/>
    <w:rsid w:val="00E93D41"/>
    <w:rsid w:val="00E95C3E"/>
    <w:rsid w:val="00E96F17"/>
    <w:rsid w:val="00E9700A"/>
    <w:rsid w:val="00EA0694"/>
    <w:rsid w:val="00EA26C8"/>
    <w:rsid w:val="00EA3AB8"/>
    <w:rsid w:val="00EA60FF"/>
    <w:rsid w:val="00EB0927"/>
    <w:rsid w:val="00EB1952"/>
    <w:rsid w:val="00EB2575"/>
    <w:rsid w:val="00EB3F08"/>
    <w:rsid w:val="00EB4E97"/>
    <w:rsid w:val="00EB5DAB"/>
    <w:rsid w:val="00EB6274"/>
    <w:rsid w:val="00EB6517"/>
    <w:rsid w:val="00EB7BBB"/>
    <w:rsid w:val="00EC0192"/>
    <w:rsid w:val="00EC09A7"/>
    <w:rsid w:val="00EC26B2"/>
    <w:rsid w:val="00EC39F0"/>
    <w:rsid w:val="00EC3A2C"/>
    <w:rsid w:val="00EC3B03"/>
    <w:rsid w:val="00EC3D79"/>
    <w:rsid w:val="00EC4658"/>
    <w:rsid w:val="00EC48FF"/>
    <w:rsid w:val="00EC4BC8"/>
    <w:rsid w:val="00EC592F"/>
    <w:rsid w:val="00EC687A"/>
    <w:rsid w:val="00EC7B6C"/>
    <w:rsid w:val="00ED0942"/>
    <w:rsid w:val="00ED1783"/>
    <w:rsid w:val="00ED2D6D"/>
    <w:rsid w:val="00ED5C48"/>
    <w:rsid w:val="00EE0EDA"/>
    <w:rsid w:val="00EE15FC"/>
    <w:rsid w:val="00EE2E1F"/>
    <w:rsid w:val="00EE3F1D"/>
    <w:rsid w:val="00EE714E"/>
    <w:rsid w:val="00EF02CD"/>
    <w:rsid w:val="00EF1E51"/>
    <w:rsid w:val="00EF2602"/>
    <w:rsid w:val="00EF4E46"/>
    <w:rsid w:val="00EF57FC"/>
    <w:rsid w:val="00EF66D3"/>
    <w:rsid w:val="00F006F1"/>
    <w:rsid w:val="00F00B45"/>
    <w:rsid w:val="00F00E60"/>
    <w:rsid w:val="00F00F80"/>
    <w:rsid w:val="00F01C46"/>
    <w:rsid w:val="00F022DF"/>
    <w:rsid w:val="00F05DA5"/>
    <w:rsid w:val="00F0647F"/>
    <w:rsid w:val="00F07843"/>
    <w:rsid w:val="00F07C18"/>
    <w:rsid w:val="00F110A2"/>
    <w:rsid w:val="00F1220C"/>
    <w:rsid w:val="00F13266"/>
    <w:rsid w:val="00F1358E"/>
    <w:rsid w:val="00F1367C"/>
    <w:rsid w:val="00F145DA"/>
    <w:rsid w:val="00F15467"/>
    <w:rsid w:val="00F1572B"/>
    <w:rsid w:val="00F15C66"/>
    <w:rsid w:val="00F15D88"/>
    <w:rsid w:val="00F165CE"/>
    <w:rsid w:val="00F20166"/>
    <w:rsid w:val="00F233C7"/>
    <w:rsid w:val="00F237DE"/>
    <w:rsid w:val="00F241F0"/>
    <w:rsid w:val="00F30D0F"/>
    <w:rsid w:val="00F31000"/>
    <w:rsid w:val="00F32B58"/>
    <w:rsid w:val="00F379E2"/>
    <w:rsid w:val="00F41C50"/>
    <w:rsid w:val="00F45540"/>
    <w:rsid w:val="00F460D8"/>
    <w:rsid w:val="00F46C10"/>
    <w:rsid w:val="00F47813"/>
    <w:rsid w:val="00F50697"/>
    <w:rsid w:val="00F51174"/>
    <w:rsid w:val="00F51B68"/>
    <w:rsid w:val="00F544C4"/>
    <w:rsid w:val="00F5564E"/>
    <w:rsid w:val="00F56770"/>
    <w:rsid w:val="00F5765F"/>
    <w:rsid w:val="00F60108"/>
    <w:rsid w:val="00F61067"/>
    <w:rsid w:val="00F662FB"/>
    <w:rsid w:val="00F665DF"/>
    <w:rsid w:val="00F67F7B"/>
    <w:rsid w:val="00F72C12"/>
    <w:rsid w:val="00F736E9"/>
    <w:rsid w:val="00F73765"/>
    <w:rsid w:val="00F73FB8"/>
    <w:rsid w:val="00F7432D"/>
    <w:rsid w:val="00F74D12"/>
    <w:rsid w:val="00F76B8E"/>
    <w:rsid w:val="00F80154"/>
    <w:rsid w:val="00F80178"/>
    <w:rsid w:val="00F81D6B"/>
    <w:rsid w:val="00F81E7D"/>
    <w:rsid w:val="00F81E87"/>
    <w:rsid w:val="00F820A6"/>
    <w:rsid w:val="00F82BC3"/>
    <w:rsid w:val="00F83521"/>
    <w:rsid w:val="00F85586"/>
    <w:rsid w:val="00F8598B"/>
    <w:rsid w:val="00F85AA8"/>
    <w:rsid w:val="00F86C5D"/>
    <w:rsid w:val="00F90AC8"/>
    <w:rsid w:val="00F91AC7"/>
    <w:rsid w:val="00F949DA"/>
    <w:rsid w:val="00F94C69"/>
    <w:rsid w:val="00F97382"/>
    <w:rsid w:val="00FA07F8"/>
    <w:rsid w:val="00FA09F3"/>
    <w:rsid w:val="00FA21DE"/>
    <w:rsid w:val="00FA2897"/>
    <w:rsid w:val="00FA3FD2"/>
    <w:rsid w:val="00FA41AF"/>
    <w:rsid w:val="00FA5366"/>
    <w:rsid w:val="00FA544F"/>
    <w:rsid w:val="00FA660C"/>
    <w:rsid w:val="00FB10B0"/>
    <w:rsid w:val="00FB12B6"/>
    <w:rsid w:val="00FB1DD0"/>
    <w:rsid w:val="00FB2107"/>
    <w:rsid w:val="00FB2255"/>
    <w:rsid w:val="00FB2784"/>
    <w:rsid w:val="00FB2BCA"/>
    <w:rsid w:val="00FB2CBF"/>
    <w:rsid w:val="00FB4592"/>
    <w:rsid w:val="00FB4D0E"/>
    <w:rsid w:val="00FC047A"/>
    <w:rsid w:val="00FC0AF1"/>
    <w:rsid w:val="00FC15C5"/>
    <w:rsid w:val="00FC1851"/>
    <w:rsid w:val="00FC2D54"/>
    <w:rsid w:val="00FC5DB8"/>
    <w:rsid w:val="00FC610B"/>
    <w:rsid w:val="00FD1562"/>
    <w:rsid w:val="00FD1C4B"/>
    <w:rsid w:val="00FD2206"/>
    <w:rsid w:val="00FD2F57"/>
    <w:rsid w:val="00FD3F3A"/>
    <w:rsid w:val="00FD424E"/>
    <w:rsid w:val="00FD47F4"/>
    <w:rsid w:val="00FD5556"/>
    <w:rsid w:val="00FD55AF"/>
    <w:rsid w:val="00FD6DD3"/>
    <w:rsid w:val="00FE0791"/>
    <w:rsid w:val="00FE2632"/>
    <w:rsid w:val="00FE3AA7"/>
    <w:rsid w:val="00FE5E49"/>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5A285455-24E5-4846-9344-916FD53A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0162"/>
    <w:pPr>
      <w:outlineLvl w:val="2"/>
    </w:pPr>
    <w:rPr>
      <w:rFonts w:eastAsiaTheme="minorHAnsi"/>
    </w:rPr>
  </w:style>
  <w:style w:type="paragraph" w:styleId="Heading4">
    <w:name w:val="heading 4"/>
    <w:basedOn w:val="Normal"/>
    <w:next w:val="Normal"/>
    <w:link w:val="Heading4Char"/>
    <w:uiPriority w:val="9"/>
    <w:unhideWhenUsed/>
    <w:qFormat/>
    <w:rsid w:val="00D2016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D5C48"/>
    <w:pPr>
      <w:spacing w:after="0" w:line="240" w:lineRule="auto"/>
      <w:jc w:val="both"/>
    </w:pPr>
    <w:rPr>
      <w:rFonts w:cstheme="minorHAnsi"/>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0162"/>
    <w:rPr>
      <w:rFonts w:ascii="Times New Roman" w:hAnsi="Times New Roman" w:cs="Times New Roman"/>
      <w:b/>
      <w:bCs/>
      <w:sz w:val="24"/>
      <w:szCs w:val="24"/>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 w:type="character" w:customStyle="1" w:styleId="Heading4Char">
    <w:name w:val="Heading 4 Char"/>
    <w:basedOn w:val="DefaultParagraphFont"/>
    <w:link w:val="Heading4"/>
    <w:uiPriority w:val="9"/>
    <w:rsid w:val="00D20162"/>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622077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4679704">
      <w:bodyDiv w:val="1"/>
      <w:marLeft w:val="0"/>
      <w:marRight w:val="0"/>
      <w:marTop w:val="0"/>
      <w:marBottom w:val="0"/>
      <w:divBdr>
        <w:top w:val="none" w:sz="0" w:space="0" w:color="auto"/>
        <w:left w:val="none" w:sz="0" w:space="0" w:color="auto"/>
        <w:bottom w:val="none" w:sz="0" w:space="0" w:color="auto"/>
        <w:right w:val="none" w:sz="0" w:space="0" w:color="auto"/>
      </w:divBdr>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232438">
      <w:bodyDiv w:val="1"/>
      <w:marLeft w:val="0"/>
      <w:marRight w:val="0"/>
      <w:marTop w:val="0"/>
      <w:marBottom w:val="0"/>
      <w:divBdr>
        <w:top w:val="none" w:sz="0" w:space="0" w:color="auto"/>
        <w:left w:val="none" w:sz="0" w:space="0" w:color="auto"/>
        <w:bottom w:val="none" w:sz="0" w:space="0" w:color="auto"/>
        <w:right w:val="none" w:sz="0" w:space="0" w:color="auto"/>
      </w:divBdr>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287324342">
      <w:bodyDiv w:val="1"/>
      <w:marLeft w:val="0"/>
      <w:marRight w:val="0"/>
      <w:marTop w:val="0"/>
      <w:marBottom w:val="0"/>
      <w:divBdr>
        <w:top w:val="none" w:sz="0" w:space="0" w:color="auto"/>
        <w:left w:val="none" w:sz="0" w:space="0" w:color="auto"/>
        <w:bottom w:val="none" w:sz="0" w:space="0" w:color="auto"/>
        <w:right w:val="none" w:sz="0" w:space="0" w:color="auto"/>
      </w:divBdr>
    </w:div>
    <w:div w:id="299578188">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77627726">
      <w:bodyDiv w:val="1"/>
      <w:marLeft w:val="0"/>
      <w:marRight w:val="0"/>
      <w:marTop w:val="0"/>
      <w:marBottom w:val="0"/>
      <w:divBdr>
        <w:top w:val="none" w:sz="0" w:space="0" w:color="auto"/>
        <w:left w:val="none" w:sz="0" w:space="0" w:color="auto"/>
        <w:bottom w:val="none" w:sz="0" w:space="0" w:color="auto"/>
        <w:right w:val="none" w:sz="0" w:space="0" w:color="auto"/>
      </w:divBdr>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6784793">
      <w:bodyDiv w:val="1"/>
      <w:marLeft w:val="0"/>
      <w:marRight w:val="0"/>
      <w:marTop w:val="0"/>
      <w:marBottom w:val="0"/>
      <w:divBdr>
        <w:top w:val="none" w:sz="0" w:space="0" w:color="auto"/>
        <w:left w:val="none" w:sz="0" w:space="0" w:color="auto"/>
        <w:bottom w:val="none" w:sz="0" w:space="0" w:color="auto"/>
        <w:right w:val="none" w:sz="0" w:space="0" w:color="auto"/>
      </w:divBdr>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25199885">
      <w:bodyDiv w:val="1"/>
      <w:marLeft w:val="0"/>
      <w:marRight w:val="0"/>
      <w:marTop w:val="0"/>
      <w:marBottom w:val="0"/>
      <w:divBdr>
        <w:top w:val="none" w:sz="0" w:space="0" w:color="auto"/>
        <w:left w:val="none" w:sz="0" w:space="0" w:color="auto"/>
        <w:bottom w:val="none" w:sz="0" w:space="0" w:color="auto"/>
        <w:right w:val="none" w:sz="0" w:space="0" w:color="auto"/>
      </w:divBdr>
    </w:div>
    <w:div w:id="431971114">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29610658">
      <w:bodyDiv w:val="1"/>
      <w:marLeft w:val="0"/>
      <w:marRight w:val="0"/>
      <w:marTop w:val="0"/>
      <w:marBottom w:val="0"/>
      <w:divBdr>
        <w:top w:val="none" w:sz="0" w:space="0" w:color="auto"/>
        <w:left w:val="none" w:sz="0" w:space="0" w:color="auto"/>
        <w:bottom w:val="none" w:sz="0" w:space="0" w:color="auto"/>
        <w:right w:val="none" w:sz="0" w:space="0" w:color="auto"/>
      </w:divBdr>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86753396">
      <w:bodyDiv w:val="1"/>
      <w:marLeft w:val="0"/>
      <w:marRight w:val="0"/>
      <w:marTop w:val="0"/>
      <w:marBottom w:val="0"/>
      <w:divBdr>
        <w:top w:val="none" w:sz="0" w:space="0" w:color="auto"/>
        <w:left w:val="none" w:sz="0" w:space="0" w:color="auto"/>
        <w:bottom w:val="none" w:sz="0" w:space="0" w:color="auto"/>
        <w:right w:val="none" w:sz="0" w:space="0" w:color="auto"/>
      </w:divBdr>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2596299">
      <w:bodyDiv w:val="1"/>
      <w:marLeft w:val="0"/>
      <w:marRight w:val="0"/>
      <w:marTop w:val="0"/>
      <w:marBottom w:val="0"/>
      <w:divBdr>
        <w:top w:val="none" w:sz="0" w:space="0" w:color="auto"/>
        <w:left w:val="none" w:sz="0" w:space="0" w:color="auto"/>
        <w:bottom w:val="none" w:sz="0" w:space="0" w:color="auto"/>
        <w:right w:val="none" w:sz="0" w:space="0" w:color="auto"/>
      </w:divBdr>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88953938">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73328494">
      <w:bodyDiv w:val="1"/>
      <w:marLeft w:val="0"/>
      <w:marRight w:val="0"/>
      <w:marTop w:val="0"/>
      <w:marBottom w:val="0"/>
      <w:divBdr>
        <w:top w:val="none" w:sz="0" w:space="0" w:color="auto"/>
        <w:left w:val="none" w:sz="0" w:space="0" w:color="auto"/>
        <w:bottom w:val="none" w:sz="0" w:space="0" w:color="auto"/>
        <w:right w:val="none" w:sz="0" w:space="0" w:color="auto"/>
      </w:divBdr>
    </w:div>
    <w:div w:id="1484352350">
      <w:bodyDiv w:val="1"/>
      <w:marLeft w:val="0"/>
      <w:marRight w:val="0"/>
      <w:marTop w:val="0"/>
      <w:marBottom w:val="0"/>
      <w:divBdr>
        <w:top w:val="none" w:sz="0" w:space="0" w:color="auto"/>
        <w:left w:val="none" w:sz="0" w:space="0" w:color="auto"/>
        <w:bottom w:val="none" w:sz="0" w:space="0" w:color="auto"/>
        <w:right w:val="none" w:sz="0" w:space="0" w:color="auto"/>
      </w:divBdr>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11545250">
      <w:bodyDiv w:val="1"/>
      <w:marLeft w:val="0"/>
      <w:marRight w:val="0"/>
      <w:marTop w:val="0"/>
      <w:marBottom w:val="0"/>
      <w:divBdr>
        <w:top w:val="none" w:sz="0" w:space="0" w:color="auto"/>
        <w:left w:val="none" w:sz="0" w:space="0" w:color="auto"/>
        <w:bottom w:val="none" w:sz="0" w:space="0" w:color="auto"/>
        <w:right w:val="none" w:sz="0" w:space="0" w:color="auto"/>
      </w:divBdr>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696543832">
      <w:bodyDiv w:val="1"/>
      <w:marLeft w:val="0"/>
      <w:marRight w:val="0"/>
      <w:marTop w:val="0"/>
      <w:marBottom w:val="0"/>
      <w:divBdr>
        <w:top w:val="none" w:sz="0" w:space="0" w:color="auto"/>
        <w:left w:val="none" w:sz="0" w:space="0" w:color="auto"/>
        <w:bottom w:val="none" w:sz="0" w:space="0" w:color="auto"/>
        <w:right w:val="none" w:sz="0" w:space="0" w:color="auto"/>
      </w:divBdr>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1649479">
      <w:bodyDiv w:val="1"/>
      <w:marLeft w:val="0"/>
      <w:marRight w:val="0"/>
      <w:marTop w:val="0"/>
      <w:marBottom w:val="0"/>
      <w:divBdr>
        <w:top w:val="none" w:sz="0" w:space="0" w:color="auto"/>
        <w:left w:val="none" w:sz="0" w:space="0" w:color="auto"/>
        <w:bottom w:val="none" w:sz="0" w:space="0" w:color="auto"/>
        <w:right w:val="none" w:sz="0" w:space="0" w:color="auto"/>
      </w:divBdr>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26067912">
      <w:bodyDiv w:val="1"/>
      <w:marLeft w:val="0"/>
      <w:marRight w:val="0"/>
      <w:marTop w:val="0"/>
      <w:marBottom w:val="0"/>
      <w:divBdr>
        <w:top w:val="none" w:sz="0" w:space="0" w:color="auto"/>
        <w:left w:val="none" w:sz="0" w:space="0" w:color="auto"/>
        <w:bottom w:val="none" w:sz="0" w:space="0" w:color="auto"/>
        <w:right w:val="none" w:sz="0" w:space="0" w:color="auto"/>
      </w:divBdr>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86085351">
      <w:bodyDiv w:val="1"/>
      <w:marLeft w:val="0"/>
      <w:marRight w:val="0"/>
      <w:marTop w:val="0"/>
      <w:marBottom w:val="0"/>
      <w:divBdr>
        <w:top w:val="none" w:sz="0" w:space="0" w:color="auto"/>
        <w:left w:val="none" w:sz="0" w:space="0" w:color="auto"/>
        <w:bottom w:val="none" w:sz="0" w:space="0" w:color="auto"/>
        <w:right w:val="none" w:sz="0" w:space="0" w:color="auto"/>
      </w:divBdr>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tif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A9E358-8153-449C-8910-9194FB22F5A4}">
  <we:reference id="wa104382081" version="1.35.0.0" store="en-US" storeType="OMEX"/>
  <we:alternateReferences>
    <we:reference id="wa104382081" version="1.35.0.0" store="en-US" storeType="OMEX"/>
  </we:alternateReferences>
  <we:properties>
    <we:property name="MENDELEY_CITATIONS" value="[{&quot;citationID&quot;:&quot;MENDELEY_CITATION_ebc73a00-eda9-404f-9c2e-e5f56055d289&quot;,&quot;properties&quot;:{&quot;noteIndex&quot;:0},&quot;isEdited&quot;:false,&quot;manualOverride&quot;:{&quot;isManuallyOverridden&quot;:false,&quot;citeprocText&quot;:&quot;(1)&quot;,&quot;manualOverrideText&quot;:&quot;&quot;},&quot;citationTag&quot;:&quot;MENDELEY_CITATION_v3_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&quot;,&quot;citationItems&quot;:[{&quot;id&quot;:&quot;56134596-c113-3c51-ac03-8dac289b549d&quot;,&quot;itemData&quot;:{&quot;type&quot;:&quot;article-journal&quot;,&quot;id&quot;:&quot;56134596-c113-3c51-ac03-8dac289b549d&quot;,&quot;title&quot;:&quot;Protein glycosylation: nature, distribution, enzymatic formation, and disease implications of glycopeptide bonds&quot;,&quot;groupId&quot;:&quot;a5d447d3-8016-30b4-a71d-908522dd6ac7&quot;,&quot;author&quot;:[{&quot;family&quot;:&quot;Spiro&quot;,&quot;given&quot;:&quot;R. G.&quot;,&quot;parse-names&quot;:false,&quot;dropping-particle&quot;:&quot;&quot;,&quot;non-dropping-particle&quot;:&quot;&quot;}],&quot;container-title&quot;:&quot;Glycobiology&quot;,&quot;DOI&quot;:&quot;10.1093/glycob/12.4.43R&quot;,&quot;ISSN&quot;:&quot;0959-6658&quot;,&quot;issued&quot;:{&quot;date-parts&quot;:[[2002,4,1]]},&quot;page&quot;:&quot;43R-56R&quot;,&quot;issue&quot;:&quot;4&quot;,&quot;volume&quot;:&quot;12&quot;,&quot;container-title-short&quot;:&quot;Glycobiology&quot;},&quot;isTemporary&quot;:false}]},{&quot;citationID&quot;:&quot;MENDELEY_CITATION_36692654-cfab-4b43-8ab0-5aa0e5443950&quot;,&quot;properties&quot;:{&quot;noteIndex&quot;:0},&quot;isEdited&quot;:false,&quot;manualOverride&quot;:{&quot;isManuallyOverridden&quot;:false,&quot;citeprocText&quot;:&quot;(2)&quot;,&quot;manualOverrideText&quot;:&quot;&quot;},&quot;citationTag&quot;:&quot;MENDELEY_CITATION_v3_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&quot;,&quot;citationItems&quot;:[{&quot;id&quot;:&quot;1a8a5223-d538-310a-8025-878fd47f8e06&quot;,&quot;itemData&quot;:{&quot;type&quot;:&quot;article-journal&quot;,&quot;id&quot;:&quot;1a8a5223-d538-310a-8025-878fd47f8e06&quot;,&quot;title&quot;:&quot;Biological roles of glycans&quot;,&quot;groupId&quot;:&quot;a5d447d3-8016-30b4-a71d-908522dd6ac7&quot;,&quot;author&quot;:[{&quot;family&quot;:&quot;Varki&quot;,&quot;given&quot;:&quot;Ajit&quot;,&quot;parse-names&quot;:false,&quot;dropping-particle&quot;:&quot;&quot;,&quot;non-dropping-particle&quot;:&quot;&quot;}],&quot;container-title&quot;:&quot;Glycobiology&quot;,&quot;DOI&quot;:&quot;10.1093/glycob/cww086&quot;,&quot;ISSN&quot;:&quot;0959-6658&quot;,&quot;issued&quot;:{&quot;date-parts&quot;:[[2017,1]]},&quot;page&quot;:&quot;3-49&quot;,&quot;issue&quot;:&quot;1&quot;,&quot;volume&quot;:&quot;27&quot;,&quot;container-title-short&quot;:&quot;Glycobiology&quot;},&quot;isTemporary&quot;:false}]},{&quot;citationID&quot;:&quot;MENDELEY_CITATION_e88d2666-3502-4ce0-abcb-a472277e5a4e&quot;,&quot;properties&quot;:{&quot;noteIndex&quot;:0},&quot;isEdited&quot;:false,&quot;manualOverride&quot;:{&quot;isManuallyOverridden&quot;:false,&quot;citeprocText&quot;:&quot;(3, 4)&quot;,&quot;manualOverrideText&quot;:&quot;&quot;},&quot;citationTag&quot;:&quot;MENDELEY_CITATION_v3_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&quot;,&quot;citationItems&quot;:[{&quot;id&quot;:&quot;7abfc71a-0b8d-3b1a-abe9-103bd61a3836&quot;,&quot;itemData&quot;:{&quot;type&quot;:&quot;article-journal&quot;,&quot;id&quot;:&quot;7abfc71a-0b8d-3b1a-abe9-103bd61a3836&quot;,&quot;title&quot;:&quot;Precision Mapping of an In Vivo N-Glycoproteome Reveals Rigid Topological and Sequence Constraints&quot;,&quot;author&quot;:[{&quot;family&quot;:&quot;Zielinska&quot;,&quot;given&quot;:&quot;Dorota F.&quot;,&quot;parse-names&quot;:false,&quot;dropping-particle&quot;:&quot;&quot;,&quot;non-dropping-particle&quot;:&quot;&quot;},{&quot;family&quot;:&quot;Gnad&quot;,&quot;given&quot;:&quot;Florian&quot;,&quot;parse-names&quot;:false,&quot;dropping-particle&quot;:&quot;&quot;,&quot;non-dropping-particle&quot;:&quot;&quot;},{&quot;family&quot;:&quot;Wiśniewski&quot;,&quot;given&quot;:&quot;Jacek R.&quot;,&quot;parse-names&quot;:false,&quot;dropping-particle&quot;:&quot;&quot;,&quot;non-dropping-particle&quot;:&quot;&quot;},{&quot;family&quot;:&quot;Mann&quot;,&quot;given&quot;:&quot;Matthias&quot;,&quot;parse-names&quot;:false,&quot;dropping-particle&quot;:&quot;&quot;,&quot;non-dropping-particle&quot;:&quot;&quot;}],&quot;container-title&quot;:&quot;Cell&quot;,&quot;container-title-short&quot;:&quot;Cell&quot;,&quot;DOI&quot;:&quot;10.1016/j.cell.2010.04.012&quot;,&quot;ISSN&quot;:&quot;00928674&quot;,&quot;issued&quot;:{&quot;date-parts&quot;:[[2010,5]]},&quot;page&quot;:&quot;897-907&quot;,&quot;issue&quot;:&quot;5&quot;,&quot;volume&quot;:&quot;141&quot;},&quot;isTemporary&quot;:false},{&quot;id&quot;:&quot;58f80796-55ff-37dc-8f0d-99b0f4b96558&quot;,&quot;itemData&quot;:{&quot;type&quot;:&quot;article-journal&quot;,&quot;id&quot;:&quot;58f80796-55ff-37dc-8f0d-99b0f4b96558&quot;,&quot;title&quot;:&quot;O-glycan recognition and function in mice and human cancers&quot;,&quot;groupId&quot;:&quot;a5d447d3-8016-30b4-a71d-908522dd6ac7&quot;,&quot;author&quot;:[{&quot;family&quot;:&quot;Cervoni&quot;,&quot;given&quot;:&quot;Gabrielle E.&quot;,&quot;parse-names&quot;:false,&quot;dropping-particle&quot;:&quot;&quot;,&quot;non-dropping-particle&quot;:&quot;&quot;},{&quot;family&quot;:&quot;Cheng&quot;,&quot;given&quot;:&quot;Jane J.&quot;,&quot;parse-names&quot;:false,&quot;dropping-particle&quot;:&quot;&quot;,&quot;non-dropping-particle&quot;:&quot;&quot;},{&quot;family&quot;:&quot;Stackhouse&quot;,&quot;given&quot;:&quot;Kathryn A.&quot;,&quot;parse-names&quot;:false,&quot;dropping-particle&quot;:&quot;&quot;,&quot;non-dropping-particle&quot;:&quot;&quot;},{&quot;family&quot;:&quot;Heimburg-Molinaro&quot;,&quot;given&quot;:&quot;Jamie&quot;,&quot;parse-names&quot;:false,&quot;dropping-particle&quot;:&quot;&quot;,&quot;non-dropping-particle&quot;:&quot;&quot;},{&quot;family&quot;:&quot;Cummings&quot;,&quot;given&quot;:&quot;Richard D.&quot;,&quot;parse-names&quot;:false,&quot;dropping-particle&quot;:&quot;&quot;,&quot;non-dropping-particle&quot;:&quot;&quot;}],&quot;container-title&quot;:&quot;Biochemical Journal&quot;,&quot;DOI&quot;:&quot;10.1042/BCJ20180103&quot;,&quot;ISSN&quot;:&quot;0264-6021&quot;,&quot;issued&quot;:{&quot;date-parts&quot;:[[2020,4,30]]},&quot;page&quot;:&quot;1541-1564&quot;,&quot;abstract&quot;:&quot;&lt;p&gt;Protein glycosylation represents a nearly ubiquitous post-translational modification, and altered glycosylation can result in clinically significant pathological consequences. Here we focus on O-glycosylation in tumor cells of mice and humans. O-glycans are those linked to serine and threonine (Ser/Thr) residues via N-acetylgalactosamine (GalNAc), which are oligosaccharides that occur widely in glycoproteins, such as those expressed on the surfaces and in secretions of all cell types. The structure and expression of O-glycans are dependent on the cell type and disease state of the cells. There is a great interest in O-glycosylation of tumor cells, as they typically express many altered types of O-glycans compared with untransformed cells. Such altered expression of glycans, quantitatively and/or qualitatively on different glycoproteins, is used as circulating tumor biomarkers, such as CA19-9 and CA-125. Other tumor-associated carbohydrate antigens (TACAs), such as the Tn antigen and sialyl-Tn antigen (STn), are truncated O-glycans commonly expressed by carcinomas on multiple glycoproteins; they contribute to tumor development and serve as potential biomarkers for tumor presence and stage, both in immunohistochemistry and in serum diagnostics. Here we discuss O-glycosylation in murine and human cells with a focus on colorectal, breast, and pancreatic cancers, centering on the structure, function and recognition of O-glycans. There are enormous opportunities to exploit our knowledge of O-glycosylation in tumor cells to develop new diagnostics and therapeutics.&lt;/p&gt;&quot;,&quot;issue&quot;:&quot;8&quot;,&quot;volume&quot;:&quot;477&quot;,&quot;container-title-short&quot;:&quot;&quot;},&quot;isTemporary&quot;:false}]},{&quot;citationID&quot;:&quot;MENDELEY_CITATION_8d306e97-9c9e-4d24-9ad1-f88b7bb7ee86&quot;,&quot;properties&quot;:{&quot;noteIndex&quot;:0},&quot;isEdited&quot;:false,&quot;manualOverride&quot;:{&quot;isManuallyOverridden&quot;:false,&quot;citeprocText&quot;:&quot;(5)&quot;,&quot;manualOverrideText&quot;:&quot;&quot;},&quot;citationTag&quot;:&quot;MENDELEY_CITATION_v3_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&quot;,&quot;citationItems&quot;:[{&quot;id&quot;:&quot;2ae2cec4-74a3-365b-88dd-1faa1445c66a&quot;,&quot;itemData&quot;:{&quot;type&quot;:&quot;article-journal&quot;,&quot;id&quot;:&quot;2ae2cec4-74a3-365b-88dd-1faa1445c66a&quot;,&quot;title&quot;:&quot;Meta-heterogeneity: Evaluating and Describing the Diversity in Glycosylation Between Sites on the Same Glycoprotein&quot;,&quot;groupId&quot;:&quot;a5d447d3-8016-30b4-a71d-908522dd6ac7&quot;,&quot;author&quot;:[{&quot;family&quot;:&quot;Čaval&quot;,&quot;given&quot;:&quot;Tomislav&quot;,&quot;parse-names&quot;:false,&quot;dropping-particle&quot;:&quot;&quot;,&quot;non-dropping-particle&quot;:&quot;&quot;},{&quot;family&quot;:&quot;Heck&quot;,&quot;given&quot;:&quot;Albert J.R.&quot;,&quot;parse-names&quot;:false,&quot;dropping-particle&quot;:&quot;&quot;,&quot;non-dropping-particle&quot;:&quot;&quot;},{&quot;family&quot;:&quot;Reiding&quot;,&quot;given&quot;:&quot;Karli R.&quot;,&quot;parse-names&quot;:false,&quot;dropping-particle&quot;:&quot;&quot;,&quot;non-dropping-particle&quot;:&quot;&quot;}],&quot;container-title&quot;:&quot;Molecular &amp; Cellular Proteomics&quot;,&quot;DOI&quot;:&quot;10.1074/mcp.R120.002093&quot;,&quot;ISSN&quot;:&quot;15359476&quot;,&quot;issued&quot;:{&quot;date-parts&quot;:[[2021]]},&quot;page&quot;:&quot;100010&quot;,&quot;volume&quot;:&quot;20&quot;,&quot;container-title-short&quot;:&quot;&quot;},&quot;isTemporary&quot;:false}]},{&quot;citationID&quot;:&quot;MENDELEY_CITATION_7e7a52b3-07d4-435e-a80c-1fc75d5e965a&quot;,&quot;properties&quot;:{&quot;noteIndex&quot;:0},&quot;isEdited&quot;:false,&quot;manualOverride&quot;:{&quot;isManuallyOverridden&quot;:false,&quot;citeprocText&quot;:&quot;(6, 7)&quot;,&quot;manualOverrideText&quot;:&quot;&quot;},&quot;citationTag&quot;:&quot;MENDELEY_CITATION_v3_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&quot;,&quot;citationItems&quot;:[{&quot;id&quot;:&quot;b4e6d55d-2a45-3403-aa4e-cdb44ae07e20&quot;,&quot;itemData&quot;:{&quot;type&quot;:&quot;article-journal&quot;,&quot;id&quot;:&quot;b4e6d55d-2a45-3403-aa4e-cdb44ae07e20&quot;,&quot;title&quot;:&quot;A strategy to reveal potential glycan markers from serum glycoproteins associated with breast cancer progression&quot;,&quot;author&quot;:[{&quot;family&quot;:&quot;Abd Hamid&quot;,&quot;given&quot;:&quot;U. M&quot;,&quot;parse-names&quot;:false,&quot;dropping-particle&quot;:&quot;&quot;,&quot;non-dropping-particle&quot;:&quot;&quot;},{&quot;family&quot;:&quot;Royle&quot;,&quot;given&quot;:&quot;L.&quot;,&quot;parse-names&quot;:false,&quot;dropping-particle&quot;:&quot;&quot;,&quot;non-dropping-particle&quot;:&quot;&quot;},{&quot;family&quot;:&quot;Saldova&quot;,&quot;given&quot;:&quot;R.&quot;,&quot;parse-names&quot;:false,&quot;dropping-particle&quot;:&quot;&quot;,&quot;non-dropping-particle&quot;:&quot;&quot;},{&quot;family&quot;:&quot;Radcliffe&quot;,&quot;given&quot;:&quot;C. M&quot;,&quot;parse-names&quot;:false,&quot;dropping-particle&quot;:&quot;&quot;,&quot;non-dropping-particle&quot;:&quot;&quot;},{&quot;family&quot;:&quot;Harvey&quot;,&quot;given&quot;:&quot;D. J&quot;,&quot;parse-names&quot;:false,&quot;dropping-particle&quot;:&quot;&quot;,&quot;non-dropping-particle&quot;:&quot;&quot;},{&quot;family&quot;:&quot;Storr&quot;,&quot;given&quot;:&quot;S. J&quot;,&quot;parse-names&quot;:false,&quot;dropping-particle&quot;:&quot;&quot;,&quot;non-dropping-particle&quot;:&quot;&quot;},{&quot;family&quot;:&quot;Pardo&quot;,&quot;given&quot;:&quot;M.&quot;,&quot;parse-names&quot;:false,&quot;dropping-particle&quot;:&quot;&quot;,&quot;non-dropping-particle&quot;:&quot;&quot;},{&quot;family&quot;:&quot;Antrobus&quot;,&quot;given&quot;:&quot;R.&quot;,&quot;parse-names&quot;:false,&quot;dropping-particle&quot;:&quot;&quot;,&quot;non-dropping-particle&quot;:&quot;&quot;},{&quot;family&quot;:&quot;Chapman&quot;,&quot;given&quot;:&quot;C. J&quot;,&quot;parse-names&quot;:false,&quot;dropping-particle&quot;:&quot;&quot;,&quot;non-dropping-particle&quot;:&quot;&quot;},{&quot;family&quot;:&quot;Zitzmann&quot;,&quot;given&quot;:&quot;N.&quot;,&quot;parse-names&quot;:false,&quot;dropping-particle&quot;:&quot;&quot;,&quot;non-dropping-particle&quot;:&quot;&quot;},{&quot;family&quot;:&quot;Robertson&quot;,&quot;given&quot;:&quot;J. F&quot;,&quot;parse-names&quot;:false,&quot;dropping-particle&quot;:&quot;&quot;,&quot;non-dropping-particle&quot;:&quot;&quot;},{&quot;family&quot;:&quot;Dwek&quot;,&quot;given&quot;:&quot;R. A&quot;,&quot;parse-names&quot;:false,&quot;dropping-particle&quot;:&quot;&quot;,&quot;non-dropping-particle&quot;:&quot;&quot;},{&quot;family&quot;:&quot;Rudd&quot;,&quot;given&quot;:&quot;P. M&quot;,&quot;parse-names&quot;:false,&quot;dropping-particle&quot;:&quot;&quot;,&quot;non-dropping-particle&quot;:&quot;&quot;}],&quot;container-title&quot;:&quot;Glycobiology&quot;,&quot;container-title-short&quot;:&quot;Glycobiology&quot;,&quot;DOI&quot;:&quot;10.1093/glycob/cwn095&quot;,&quot;ISSN&quot;:&quot;0959-6658&quot;,&quot;issued&quot;:{&quot;date-parts&quot;:[[2008,8,29]]},&quot;page&quot;:&quot;1105-1118&quot;,&quot;issue&quot;:&quot;12&quot;,&quot;volume&quot;:&quot;18&quot;},&quot;isTemporary&quot;:false},{&quot;id&quot;:&quot;974622cb-bb32-3c15-9831-b7963bd5c759&quot;,&quot;itemData&quot;:{&quot;type&quot;:&quot;article-journal&quot;,&quot;id&quot;:&quot;974622cb-bb32-3c15-9831-b7963bd5c759&quot;,&quot;title&quot;:&quot;A Serum Glycomics Approach to Breast Cancer Biomarkers&quot;,&quot;groupId&quot;:&quot;a5d447d3-8016-30b4-a71d-908522dd6ac7&quot;,&quot;author&quot;:[{&quot;family&quot;:&quot;Kirmiz&quot;,&quot;given&quot;:&quot;Crystal&quot;,&quot;parse-names&quot;:false,&quot;dropping-particle&quot;:&quot;&quot;,&quot;non-dropping-particle&quot;:&quot;&quot;},{&quot;family&quot;:&quot;Li&quot;,&quot;given&quot;:&quot;Bensheng&quot;,&quot;parse-names&quot;:false,&quot;dropping-particle&quot;:&quot;&quot;,&quot;non-dropping-particle&quot;:&quot;&quot;},{&quot;family&quot;:&quot;An&quot;,&quot;given&quot;:&quot;Hyun Joo&quot;,&quot;parse-names&quot;:false,&quot;dropping-particle&quot;:&quot;&quot;,&quot;non-dropping-particle&quot;:&quot;&quot;},{&quot;family&quot;:&quot;Clowers&quot;,&quot;given&quot;:&quot;Brian H.&quot;,&quot;parse-names&quot;:false,&quot;dropping-particle&quot;:&quot;&quot;,&quot;non-dropping-particle&quot;:&quot;&quot;},{&quot;family&quot;:&quot;Chew&quot;,&quot;given&quot;:&quot;Helen K.&quot;,&quot;parse-names&quot;:false,&quot;dropping-particle&quot;:&quot;&quot;,&quot;non-dropping-particle&quot;:&quot;&quot;},{&quot;family&quot;:&quot;Lam&quot;,&quot;given&quot;:&quot;Kit S.&quot;,&quot;parse-names&quot;:false,&quot;dropping-particle&quot;:&quot;&quot;,&quot;non-dropping-particle&quot;:&quot;&quot;},{&quot;family&quot;:&quot;Ferrige&quot;,&quot;given&quot;:&quot;Anthony&quot;,&quot;parse-names&quot;:false,&quot;dropping-particle&quot;:&quot;&quot;,&quot;non-dropping-particle&quot;:&quot;&quot;},{&quot;family&quot;:&quot;Alecio&quot;,&quot;given&quot;:&quot;Robert&quot;,&quot;parse-names&quot;:false,&quot;dropping-particle&quot;:&quot;&quot;,&quot;non-dropping-particle&quot;:&quot;&quot;},{&quot;family&quot;:&quot;Borowsky&quot;,&quot;given&quot;:&quot;Alexander D.&quot;,&quot;parse-names&quot;:false,&quot;dropping-particle&quot;:&quot;&quot;,&quot;non-dropping-particle&quot;:&quot;&quot;},{&quot;family&quot;:&quot;Sulaimon&quot;,&quot;given&quot;:&quot;Shola&quot;,&quot;parse-names&quot;:false,&quot;dropping-particle&quot;:&quot;&quot;,&quot;non-dropping-particle&quot;:&quot;&quot;},{&quot;family&quot;:&quot;Lebrilla&quot;,&quot;given&quot;:&quot;Carlito B.&quot;,&quot;parse-names&quot;:false,&quot;dropping-particle&quot;:&quot;&quot;,&quot;non-dropping-particle&quot;:&quot;&quot;},{&quot;family&quot;:&quot;Miyamoto&quot;,&quot;given&quot;:&quot;Suzanne&quot;,&quot;parse-names&quot;:false,&quot;dropping-particle&quot;:&quot;&quot;,&quot;non-dropping-particle&quot;:&quot;&quot;}],&quot;container-title&quot;:&quot;Molecular &amp; Cellular Proteomics&quot;,&quot;DOI&quot;:&quot;10.1074/mcp.M600171-MCP200&quot;,&quot;ISSN&quot;:&quot;15359476&quot;,&quot;issued&quot;:{&quot;date-parts&quot;:[[2007,1]]},&quot;page&quot;:&quot;43-55&quot;,&quot;issue&quot;:&quot;1&quot;,&quot;volume&quot;:&quot;6&quot;,&quot;container-title-short&quot;:&quot;&quot;},&quot;isTemporary&quot;:false}]},{&quot;citationID&quot;:&quot;MENDELEY_CITATION_3f6da606-9c4e-4dc0-b4d4-970e1481a367&quot;,&quot;properties&quot;:{&quot;noteIndex&quot;:0},&quot;isEdited&quot;:false,&quot;manualOverride&quot;:{&quot;isManuallyOverridden&quot;:false,&quot;citeprocText&quot;:&quot;(8–11)&quot;,&quot;manualOverrideText&quot;:&quot;&quot;},&quot;citationTag&quot;:&quot;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&quot;,&quot;citationItems&quot;:[{&quot;id&quot;:&quot;657693b0-7f70-3901-a678-11b4b5868873&quot;,&quot;itemData&quot;:{&quot;type&quot;:&quot;article-journal&quot;,&quot;id&quot;:&quot;657693b0-7f70-3901-a678-11b4b5868873&quot;,&quot;title&quot;:&quot;Multilayered N-Glycoproteome Profiling Reveals Highly Heterogeneous and Dysregulated Protein N-Glycosylation Related to Alzheimer’s Disease&quot;,&quot;author&quot;:[{&quot;family&quot;:&quot;Fang&quot;,&quot;given&quot;:&quot;Pan&quot;,&quot;parse-names&quot;:false,&quot;dropping-particle&quot;:&quot;&quot;,&quot;non-dropping-particle&quot;:&quot;&quot;},{&quot;family&quot;:&quot;Xie&quot;,&quot;given&quot;:&quot;JuanJuan&quot;,&quot;parse-names&quot;:false,&quot;dropping-particle&quot;:&quot;&quot;,&quot;non-dropping-particle&quot;:&quot;&quot;},{&quot;family&quot;:&quot;Sang&quot;,&quot;given&quot;:&quot;Shaoming&quot;,&quot;parse-names&quot;:false,&quot;dropping-particle&quot;:&quot;&quot;,&quot;non-dropping-particle&quot;:&quot;&quot;},{&quot;family&quot;:&quot;Zhang&quot;,&quot;given&quot;:&quot;Lei&quot;,&quot;parse-names&quot;:false,&quot;dropping-particle&quot;:&quot;&quot;,&quot;non-dropping-particle&quot;:&quot;&quot;},{&quot;family&quot;:&quot;Liu&quot;,&quot;given&quot;:&quot;Mingqi&quot;,&quot;parse-names&quot;:false,&quot;dropping-particle&quot;:&quot;&quot;,&quot;non-dropping-particle&quot;:&quot;&quot;},{&quot;family&quot;:&quot;Yang&quot;,&quot;given&quot;:&quot;Lujie&quot;,&quot;parse-names&quot;:false,&quot;dropping-particle&quot;:&quot;&quot;,&quot;non-dropping-particle&quot;:&quot;&quot;},{&quot;family&quot;:&quot;Xu&quot;,&quot;given&quot;:&quot;Yiteng&quot;,&quot;parse-names&quot;:false,&quot;dropping-particle&quot;:&quot;&quot;,&quot;non-dropping-particle&quot;:&quot;&quot;},{&quot;family&quot;:&quot;Yan&quot;,&quot;given&quot;:&quot;Guoquan&quot;,&quot;parse-names&quot;:false,&quot;dropping-particle&quot;:&quot;&quot;,&quot;non-dropping-particle&quot;:&quot;&quot;},{&quot;family&quot;:&quot;Yao&quot;,&quot;given&quot;:&quot;Jun&quot;,&quot;parse-names&quot;:false,&quot;dropping-particle&quot;:&quot;&quot;,&quot;non-dropping-particle&quot;:&quot;&quot;},{&quot;family&quot;:&quot;Gao&quot;,&quot;given&quot;:&quot;Xing&quot;,&quot;parse-names&quot;:false,&quot;dropping-particle&quot;:&quot;&quot;,&quot;non-dropping-particle&quot;:&quot;&quot;},{&quot;family&quot;:&quot;Qian&quot;,&quot;given&quot;:&quot;Wenjing&quot;,&quot;parse-names&quot;:false,&quot;dropping-particle&quot;:&quot;&quot;,&quot;non-dropping-particle&quot;:&quot;&quot;},{&quot;family&quot;:&quot;Wang&quot;,&quot;given&quot;:&quot;Zhongfeng&quot;,&quot;parse-names&quot;:false,&quot;dropping-particle&quot;:&quot;&quot;,&quot;non-dropping-particle&quot;:&quot;&quot;},{&quot;family&quot;:&quot;Zhang&quot;,&quot;given&quot;:&quot;Yang&quot;,&quot;parse-names&quot;:false,&quot;dropping-particle&quot;:&quot;&quot;,&quot;non-dropping-particle&quot;:&quot;&quot;},{&quot;family&quot;:&quot;Yang&quot;,&quot;given&quot;:&quot;Pengyuan&quot;,&quot;parse-names&quot;:false,&quot;dropping-particle&quot;:&quot;&quot;,&quot;non-dropping-particle&quot;:&quot;&quot;},{&quot;family&quot;:&quot;Shen&quot;,&quot;given&quot;:&quot;Huali&quot;,&quot;parse-names&quot;:false,&quot;dropping-particle&quot;:&quot;&quot;,&quot;non-dropping-particle&quot;:&quot;&quot;}],&quot;container-title&quot;:&quot;Analytical Chemistry&quot;,&quot;DOI&quot;:&quot;10.1021/acs.analchem.9b03555&quot;,&quot;ISSN&quot;:&quot;0003-2700&quot;,&quot;issued&quot;:{&quot;date-parts&quot;:[[2020,1,7]]},&quot;page&quot;:&quot;867-874&quot;,&quot;issue&quot;:&quot;1&quot;,&quot;volume&quot;:&quot;92&quot;,&quot;container-title-short&quot;:&quot;&quot;},&quot;isTemporary&quot;:false},{&quot;id&quot;:&quot;3fe520c1-9d2f-3179-8796-d0f7237de481&quot;,&quot;itemData&quot;:{&quot;type&quot;:&quot;article-journal&quot;,&quot;id&quot;:&quot;3fe520c1-9d2f-3179-8796-d0f7237de481&quot;,&quot;title&quot;:&quot;Reduced mannosidase MAN1A1 expression leads to aberrant N-glycosylation and impaired survival in breast cancer&quot;,&quot;author&quot;:[{&quot;family&quot;:&quot;Legler&quot;,&quot;given&quot;:&quot;Karen&quot;,&quot;parse-names&quot;:false,&quot;dropping-particle&quot;:&quot;&quot;,&quot;non-dropping-particle&quot;:&quot;&quot;},{&quot;family&quot;:&quot;Rosprim&quot;,&quot;given&quot;:&quot;Ricarda&quot;,&quot;parse-names&quot;:false,&quot;dropping-particle&quot;:&quot;&quot;,&quot;non-dropping-particle&quot;:&quot;&quot;},{&quot;family&quot;:&quot;Karius&quot;,&quot;given&quot;:&quot;Tosca&quot;,&quot;parse-names&quot;:false,&quot;dropping-particle&quot;:&quot;&quot;,&quot;non-dropping-particle&quot;:&quot;&quot;},{&quot;family&quot;:&quot;Eylmann&quot;,&quot;given&quot;:&quot;Kathrin&quot;,&quot;parse-names&quot;:false,&quot;dropping-particle&quot;:&quot;&quot;,&quot;non-dropping-particle&quot;:&quot;&quot;},{&quot;family&quot;:&quot;Rossberg&quot;,&quot;given&quot;:&quot;Maila&quot;,&quot;parse-names&quot;:false,&quot;dropping-particle&quot;:&quot;&quot;,&quot;non-dropping-particle&quot;:&quot;&quot;},{&quot;family&quot;:&quot;Wirtz&quot;,&quot;given&quot;:&quot;Ralph M&quot;,&quot;parse-names&quot;:false,&quot;dropping-particle&quot;:&quot;&quot;,&quot;non-dropping-particle&quot;:&quot;&quot;},{&quot;family&quot;:&quot;Müller&quot;,&quot;given&quot;:&quot;Volkmar&quot;,&quot;parse-names&quot;:false,&quot;dropping-particle&quot;:&quot;&quot;,&quot;non-dropping-particle&quot;:&quot;&quot;},{&quot;family&quot;:&quot;Witzel&quot;,&quot;given&quot;:&quot;Isabell&quot;,&quot;parse-names&quot;:false,&quot;dropping-particle&quot;:&quot;&quot;,&quot;non-dropping-particle&quot;:&quot;&quot;},{&quot;family&quot;:&quot;Schmalfeldt&quot;,&quot;given&quot;:&quot;Barbara&quot;,&quot;parse-names&quot;:false,&quot;dropping-particle&quot;:&quot;&quot;,&quot;non-dropping-particle&quot;:&quot;&quot;},{&quot;family&quot;:&quot;Milde-Langosch&quot;,&quot;given&quot;:&quot;Karin&quot;,&quot;parse-names&quot;:false,&quot;dropping-particle&quot;:&quot;&quot;,&quot;non-dropping-particle&quot;:&quot;&quot;},{&quot;family&quot;:&quot;Oliveira-Ferrer&quot;,&quot;given&quot;:&quot;Leticia&quot;,&quot;parse-names&quot;:false,&quot;dropping-particle&quot;:&quot;&quot;,&quot;non-dropping-particle&quot;:&quot;&quot;}],&quot;container-title&quot;:&quot;British Journal of Cancer&quot;,&quot;DOI&quot;:&quot;10.1038/bjc.2017.472&quot;,&quot;ISSN&quot;:&quot;0007-0920&quot;,&quot;issued&quot;:{&quot;date-parts&quot;:[[2018,3,20]]},&quot;page&quot;:&quot;847-856&quot;,&quot;issue&quot;:&quot;6&quot;,&quot;volume&quot;:&quot;118&quot;,&quot;container-title-short&quot;:&quot;&quot;},&quot;isTemporary&quot;:false},{&quot;id&quot;:&quot;ccb60c98-169b-3962-9530-f8dc9d0e84ca&quot;,&quot;itemData&quot;:{&quot;type&quot;:&quot;article-journal&quot;,&quot;id&quot;:&quot;ccb60c98-169b-3962-9530-f8dc9d0e84ca&quot;,&quot;title&quot;:&quot;Mass spectrometry for glycosylation analysis of biopharmaceuticals&quot;,&quot;author&quot;:[{&quot;family&quot;:&quot;Dotz&quot;,&quot;given&quot;:&quot;Viktoria&quot;,&quot;parse-names&quot;:false,&quot;dropping-particle&quot;:&quot;&quot;,&quot;non-dropping-particle&quot;:&quot;&quot;},{&quot;family&quot;:&quot;Haselberg&quot;,&quot;given&quot;:&quot;Rob&quot;,&quot;parse-names&quot;:false,&quot;dropping-particle&quot;:&quot;&quot;,&quot;non-dropping-particle&quot;:&quot;&quot;},{&quot;family&quot;:&quot;Shubhakar&quot;,&quot;given&quot;:&quot;Archana&quot;,&quot;parse-names&quot;:false,&quot;dropping-particle&quot;:&quot;&quot;,&quot;non-dropping-particle&quot;:&quot;&quot;},{&quot;family&quot;:&quot;Kozak&quot;,&quot;given&quot;:&quot;Radoslaw P.&quot;,&quot;parse-names&quot;:false,&quot;dropping-particle&quot;:&quot;&quot;,&quot;non-dropping-particle&quot;:&quot;&quot;},{&quot;family&quot;:&quot;Falck&quot;,&quot;given&quot;:&quot;David&quot;,&quot;parse-names&quot;:false,&quot;dropping-particle&quot;:&quot;&quot;,&quot;non-dropping-particle&quot;:&quot;&quot;},{&quot;family&quot;:&quot;Rombouts&quot;,&quot;given&quot;:&quot;Yoann&quot;,&quot;parse-names&quot;:false,&quot;dropping-particle&quot;:&quot;&quot;,&quot;non-dropping-particle&quot;:&quot;&quot;},{&quot;family&quot;:&quot;Reusch&quot;,&quot;given&quot;:&quot;Dietmar&quot;,&quot;parse-names&quot;:false,&quot;dropping-particle&quot;:&quot;&quot;,&quot;non-dropping-particle&quot;:&quot;&quot;},{&quot;family&quot;:&quot;Somsen&quot;,&quot;given&quot;:&quot;Govert W.&quot;,&quot;parse-names&quot;:false,&quot;dropping-particle&quot;:&quot;&quot;,&quot;non-dropping-particle&quot;:&quot;&quot;},{&quot;family&quot;:&quot;Fernandes&quot;,&quot;given&quot;:&quot;Daryl L.&quot;,&quot;parse-names&quot;:false,&quot;dropping-particle&quot;:&quot;&quot;,&quot;non-dropping-particle&quot;:&quot;&quot;},{&quot;family&quot;:&quot;Wuhrer&quot;,&quot;given&quot;:&quot;Manfred&quot;,&quot;parse-names&quot;:false,&quot;dropping-particle&quot;:&quot;&quot;,&quot;non-dropping-particle&quot;:&quot;&quot;}],&quot;container-title&quot;:&quot;TrAC Trends in Analytical Chemistry&quot;,&quot;DOI&quot;:&quot;10.1016/j.trac.2015.04.024&quot;,&quot;ISSN&quot;:&quot;01659936&quot;,&quot;issued&quot;:{&quot;date-parts&quot;:[[2015,11]]},&quot;page&quot;:&quot;1-9&quot;,&quot;volume&quot;:&quot;73&quot;,&quot;container-title-short&quot;:&quot;&quot;},&quot;isTemporary&quot;:false},{&quot;id&quot;:&quot;775d726f-fcde-370f-b495-c14c5ec61fca&quot;,&quot;itemData&quot;:{&quot;type&quot;:&quot;article-journal&quot;,&quot;id&quot;:&quot;775d726f-fcde-370f-b495-c14c5ec61fca&quot;,&quot;title&quot;:&quot;1522-P: Serum Mac-2 Binding Protein Glycosylation Isomer Level and the Risk of Type 2 Diabetes in a Japanese Community: The Hisayama Study&quot;,&quot;groupId&quot;:&quot;a5d447d3-8016-30b4-a71d-908522dd6ac7&quot;,&quot;author&quot;:[{&quot;family&quot;:&quot;Higashioka&quot;,&quot;given&quot;:&quot;Mayu&quot;,&quot;parse-names&quot;:false,&quot;dropping-particle&quot;:&quot;&quot;,&quot;non-dropping-particle&quot;:&quot;&quot;},{&quot;family&quot;:&quot;Hirakawa&quot;,&quot;given&quot;:&quot;Yoichiro&quot;,&quot;parse-names&quot;:false,&quot;dropping-particle&quot;:&quot;&quot;,&quot;non-dropping-particle&quot;:&quot;&quot;},{&quot;family&quot;:&quot;Yoshinari&quot;,&quot;given&quot;:&quot;Masahito&quot;,&quot;parse-names&quot;:false,&quot;dropping-particle&quot;:&quot;&quot;,&quot;non-dropping-particle&quot;:&quot;&quot;},{&quot;family&quot;:&quot;Honda&quot;,&quot;given&quot;:&quot;Takanori&quot;,&quot;parse-names&quot;:false,&quot;dropping-particle&quot;:&quot;&quot;,&quot;non-dropping-particle&quot;:&quot;&quot;},{&quot;family&quot;:&quot;Sakata&quot;,&quot;given&quot;:&quot;Satoko&quot;,&quot;parse-names&quot;:false,&quot;dropping-particle&quot;:&quot;&quot;,&quot;non-dropping-particle&quot;:&quot;&quot;},{&quot;family&quot;:&quot;Shibata&quot;,&quot;given&quot;:&quot;Mao&quot;,&quot;parse-names&quot;:false,&quot;dropping-particle&quot;:&quot;&quot;,&quot;non-dropping-particle&quot;:&quot;&quot;},{&quot;family&quot;:&quot;Yoshida&quot;,&quot;given&quot;:&quot;Daigo&quot;,&quot;parse-names&quot;:false,&quot;dropping-particle&quot;:&quot;&quot;,&quot;non-dropping-particle&quot;:&quot;&quot;},{&quot;family&quot;:&quot;Hata&quot;,&quot;given&quot;:&quot;Jun&quot;,&quot;parse-names&quot;:false,&quot;dropping-particle&quot;:&quot;&quot;,&quot;non-dropping-particle&quot;:&quot;&quot;},{&quot;family&quot;:&quot;Kitazono&quot;,&quot;given&quot;:&quot;Takanari&quot;,&quot;parse-names&quot;:false,&quot;dropping-particle&quot;:&quot;&quot;,&quot;non-dropping-particle&quot;:&quot;&quot;},{&quot;family&quot;:&quot;Osawa&quot;,&quot;given&quot;:&quot;Haruhiko&quot;,&quot;parse-names&quot;:false,&quot;dropping-particle&quot;:&quot;&quot;,&quot;non-dropping-particle&quot;:&quot;&quot;},{&quot;family&quot;:&quot;NINOMIYA&quot;,&quot;given&quot;:&quot;TOSHIHARU&quot;,&quot;parse-names&quot;:false,&quot;dropping-particle&quot;:&quot;&quot;,&quot;non-dropping-particle&quot;:&quot;&quot;}],&quot;container-title&quot;:&quot;Diabetes&quot;,&quot;DOI&quot;:&quot;10.2337/db19-1522-P&quot;,&quot;ISSN&quot;:&quot;0012-1797&quot;,&quot;issued&quot;:{&quot;date-parts&quot;:[[2019,6,1]]},&quot;abstract&quot;:&quot;&lt;p&gt;Background: Serum Mac-2 binding protein glycosylation isomer (M2BPGi) is a novel biomarker of chronic liver disease including liver fibrosis. Chronic liver disease has been acknowledged to cause glucose intolerance. However, few studies have addressed the association between serum M2BPGi levels and the risk of type 2 diabetes (T2D).&lt;/p&gt;&quot;,&quot;issue&quot;:&quot;Supplement_1&quot;,&quot;volume&quot;:&quot;68&quot;,&quot;container-title-short&quot;:&quot;Diabetes&quot;},&quot;isTemporary&quot;:false}]},{&quot;citationID&quot;:&quot;MENDELEY_CITATION_1cae6e37-ae2a-430d-8dd8-146906041c49&quot;,&quot;properties&quot;:{&quot;noteIndex&quot;:0},&quot;isEdited&quot;:false,&quot;manualOverride&quot;:{&quot;isManuallyOverridden&quot;:false,&quot;citeprocText&quot;:&quot;(12–17)&quot;,&quot;manualOverrideText&quot;:&quot;&quot;},&quot;citationTag&quot;:&quot;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6db04dd1-1630-3798-a46a-0ab1c67ad6fb&quot;,&quot;itemData&quot;:{&quot;type&quot;:&quot;article-journal&quot;,&quot;id&quot;:&quot;6db04dd1-1630-3798-a46a-0ab1c67ad6fb&quot;,&quot;title&quot;:&quot;Mass Spectrometry Approaches to Glycomic and Glycoproteomic Analyses&quot;,&quot;author&quot;:[{&quot;family&quot;:&quot;Ruhaak&quot;,&quot;given&quot;:&quot;L. Renee&quot;,&quot;parse-names&quot;:false,&quot;dropping-particle&quot;:&quot;&quot;,&quot;non-dropping-particle&quot;:&quot;&quot;},{&quot;family&quot;:&quot;Xu&quot;,&quot;given&quot;:&quot;Gege&quot;,&quot;parse-names&quot;:false,&quot;dropping-particle&quot;:&quot;&quot;,&quot;non-dropping-particle&quot;:&quot;&quot;},{&quot;family&quot;:&quot;Li&quot;,&quot;given&quot;:&quot;Qiongyu&quot;,&quot;parse-names&quot;:false,&quot;dropping-particle&quot;:&quot;&quot;,&quot;non-dropping-particle&quot;:&quot;&quot;},{&quot;family&quot;:&quot;Goonatilleke&quot;,&quot;given&quot;:&quot;Elisha&quot;,&quot;parse-names&quot;:false,&quot;dropping-particle&quot;:&quot;&quot;,&quot;non-dropping-particle&quot;:&quot;&quot;},{&quot;family&quot;:&quot;Lebrilla&quot;,&quot;given&quot;:&quot;Carlito B.&quot;,&quot;parse-names&quot;:false,&quot;dropping-particle&quot;:&quot;&quot;,&quot;non-dropping-particle&quot;:&quot;&quot;}],&quot;container-title&quot;:&quot;Chemical Reviews&quot;,&quot;DOI&quot;:&quot;10.1021/acs.chemrev.7b00732&quot;,&quot;ISSN&quot;:&quot;0009-2665&quot;,&quot;issued&quot;:{&quot;date-parts&quot;:[[2018,9,12]]},&quot;page&quot;:&quot;7886-7930&quot;,&quot;issue&quot;:&quot;17&quot;,&quot;volume&quot;:&quot;118&quot;,&quot;container-title-short&quot;:&quot;&quot;},&quot;isTemporary&quot;:false},{&quot;id&quot;:&quot;9efd47a7-292e-33a8-a3a1-49f1f5c4abec&quot;,&quot;itemData&quot;:{&quot;type&quot;:&quot;article-journal&quot;,&quot;id&quot;:&quot;9efd47a7-292e-33a8-a3a1-49f1f5c4abec&quot;,&quot;title&quot;:&quot;Comparative glycoproteomics of stem cells identifies new players in ricin toxicity&quot;,&quot;author&quot;:[{&quot;family&quot;:&quot;Stadlmann&quot;,&quot;given&quot;:&quot;Johannes&quot;,&quot;parse-names&quot;:false,&quot;dropping-particle&quot;:&quot;&quot;,&quot;non-dropping-particle&quot;:&quot;&quot;},{&quot;family&quot;:&quot;Taubenschmid&quot;,&quot;given&quot;:&quot;Jasmin&quot;,&quot;parse-names&quot;:false,&quot;dropping-particle&quot;:&quot;&quot;,&quot;non-dropping-particle&quot;:&quot;&quot;},{&quot;family&quot;:&quot;Wenzel&quot;,&quot;given&quot;:&quot;Daniel&quot;,&quot;parse-names&quot;:false,&quot;dropping-particle&quot;:&quot;&quot;,&quot;non-dropping-particle&quot;:&quot;&quot;},{&quot;family&quot;:&quot;Gattinger&quot;,&quot;given&quot;:&quot;Anna&quot;,&quot;parse-names&quot;:false,&quot;dropping-particle&quot;:&quot;&quot;,&quot;non-dropping-particle&quot;:&quot;&quot;},{&quot;family&quot;:&quot;Dürnberger&quot;,&quot;given&quot;:&quot;Gerhard&quot;,&quot;parse-names&quot;:false,&quot;dropping-particle&quot;:&quot;&quot;,&quot;non-dropping-particle&quot;:&quot;&quot;},{&quot;family&quot;:&quot;Dusberger&quot;,&quot;given&quot;:&quot;Frederico&quot;,&quot;parse-names&quot;:false,&quot;dropping-particle&quot;:&quot;&quot;,&quot;non-dropping-particle&quot;:&quot;&quot;},{&quot;family&quot;:&quot;Elling&quot;,&quot;given&quot;:&quot;Ulrich&quot;,&quot;parse-names&quot;:false,&quot;dropping-particle&quot;:&quot;&quot;,&quot;non-dropping-particle&quot;:&quot;&quot;},{&quot;family&quot;:&quot;Mach&quot;,&quot;given&quot;:&quot;Lukas&quot;,&quot;parse-names&quot;:false,&quot;dropping-particle&quot;:&quot;&quot;,&quot;non-dropping-particle&quot;:&quot;&quot;},{&quot;family&quot;:&quot;Mechtler&quot;,&quot;given&quot;:&quot;Karl&quot;,&quot;parse-names&quot;:false,&quot;dropping-particle&quot;:&quot;&quot;,&quot;non-dropping-particle&quot;:&quot;&quot;},{&quot;family&quot;:&quot;Penninger&quot;,&quot;given&quot;:&quot;Josef M.&quot;,&quot;parse-names&quot;:false,&quot;dropping-particle&quot;:&quot;&quot;,&quot;non-dropping-particle&quot;:&quot;&quot;}],&quot;container-title&quot;:&quot;Nature&quot;,&quot;container-title-short&quot;:&quot;Nature&quot;,&quot;DOI&quot;:&quot;10.1038/nature24015&quot;,&quot;ISSN&quot;:&quot;0028-0836&quot;,&quot;issued&quot;:{&quot;date-parts&quot;:[[2017,9,20]]},&quot;page&quot;:&quot;538-542&quot;,&quot;issue&quot;:&quot;7673&quot;,&quot;volume&quot;:&quot;549&quot;},&quot;isTemporary&quot;:false},{&quot;id&quot;:&quot;6b80c4f9-767b-315b-af80-03a238f79164&quot;,&quot;itemData&quot;:{&quot;type&quot;:&quot;article-journal&quot;,&quot;id&quot;:&quot;6b80c4f9-767b-315b-af80-03a238f79164&quot;,&quot;title&quot;:&quot;Capturing site-specific heterogeneity with large-scale N-glycoproteome analysis&quot;,&quot;groupId&quot;:&quot;a5d447d3-8016-30b4-a71d-908522dd6ac7&quot;,&quot;author&quot;:[{&quot;family&quot;:&quot;Riley&quot;,&quot;given&quot;:&quot;Nicholas M.&quot;,&quot;parse-names&quot;:false,&quot;dropping-particle&quot;:&quot;&quot;,&quot;non-dropping-particle&quot;:&quot;&quot;},{&quot;family&quot;:&quot;Hebert&quot;,&quot;given&quot;:&quot;Alexander S.&quot;,&quot;parse-names&quot;:false,&quot;dropping-particle&quot;:&quot;&quot;,&quot;non-dropping-particle&quot;:&quot;&quot;},{&quot;family&quot;:&quot;Westphall&quot;,&quot;given&quot;:&quot;Michael S.&quot;,&quot;parse-names&quot;:false,&quot;dropping-particle&quot;:&quot;&quot;,&quot;non-dropping-particle&quot;:&quot;&quot;},{&quot;family&quot;:&quot;Coon&quot;,&quot;given&quot;:&quot;Joshua J.&quot;,&quot;parse-names&quot;:false,&quot;dropping-particle&quot;:&quot;&quot;,&quot;non-dropping-particle&quot;:&quot;&quot;}],&quot;container-title&quot;:&quot;Nature Communications&quot;,&quot;DOI&quot;:&quot;10.1038/s41467-019-09222-w&quot;,&quot;ISSN&quot;:&quot;2041-1723&quot;,&quot;issued&quot;:{&quot;date-parts&quot;:[[2019,12,21]]},&quot;page&quot;:&quot;1311&quot;,&quot;issue&quot;:&quot;1&quot;,&quot;volume&quot;:&quot;10&quot;,&quot;container-title-short&quot;:&quot;&quot;},&quot;isTemporary&quot;:false},{&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id&quot;:&quot;77791ba5-e8d3-374e-bb7e-6d3e05c4caa2&quot;,&quot;itemData&quot;:{&quot;type&quot;:&quot;article-journal&quot;,&quot;id&quot;:&quot;77791ba5-e8d3-374e-bb7e-6d3e05c4caa2&quot;,&quot;title&quot;:&quot;Mammalian brain glycoproteins exhibit diminished glycan complexity compared to other tissues&quot;,&quot;author&quot;:[{&quot;family&quot;:&quot;Williams&quot;,&quot;given&quot;:&quot;Sarah E.&quot;,&quot;parse-names&quot;:false,&quot;dropping-particle&quot;:&quot;&quot;,&quot;non-dropping-particle&quot;:&quot;&quot;},{&quot;family&quot;:&quot;Noel&quot;,&quot;given&quot;:&quot;Maxence&quot;,&quot;parse-names&quot;:false,&quot;dropping-particle&quot;:&quot;&quot;,&quot;non-dropping-particle&quot;:&quot;&quot;},{&quot;family&quot;:&quot;Lehoux&quot;,&quot;given&quot;:&quot;Sylvain&quot;,&quot;parse-names&quot;:false,&quot;dropping-particle&quot;:&quot;&quot;,&quot;non-dropping-particle&quot;:&quot;&quot;},{&quot;family&quot;:&quot;Cetinbas&quot;,&quot;given&quot;:&quot;Murat&quot;,&quot;parse-names&quot;:false,&quot;dropping-particle&quot;:&quot;&quot;,&quot;non-dropping-particle&quot;:&quot;&quot;},{&quot;family&quot;:&quot;Xavier&quot;,&quot;given&quot;:&quot;Ramnik J.&quot;,&quot;parse-names&quot;:false,&quot;dropping-particle&quot;:&quot;&quot;,&quot;non-dropping-particle&quot;:&quot;&quot;},{&quot;family&quot;:&quot;Sadreyev&quot;,&quot;given&quot;:&quot;Ruslan I.&quot;,&quot;parse-names&quot;:false,&quot;dropping-particle&quot;:&quot;&quot;,&quot;non-dropping-particle&quot;:&quot;&quot;},{&quot;family&quot;:&quot;Scolnick&quot;,&quot;given&quot;:&quot;Edward M.&quot;,&quot;parse-names&quot;:false,&quot;dropping-particle&quot;:&quot;&quot;,&quot;non-dropping-particle&quot;:&quot;&quot;},{&quot;family&quot;:&quot;Smoller&quot;,&quot;given&quot;:&quot;Jordan W.&quot;,&quot;parse-names&quot;:false,&quot;dropping-particle&quot;:&quot;&quot;,&quot;non-dropping-particle&quot;:&quot;&quot;},{&quot;family&quot;:&quot;Cummings&quot;,&quot;given&quot;:&quot;Richard D.&quot;,&quot;parse-names&quot;:false,&quot;dropping-particle&quot;:&quot;&quot;,&quot;non-dropping-particle&quot;:&quot;&quot;},{&quot;family&quot;:&quot;Mealer&quot;,&quot;given&quot;:&quot;Robert G.&quot;,&quot;parse-names&quot;:false,&quot;dropping-particle&quot;:&quot;&quot;,&quot;non-dropping-particle&quot;:&quot;&quot;}],&quot;container-title&quot;:&quot;Nature Communications&quot;,&quot;DOI&quot;:&quot;10.1038/s41467-021-27781-9&quot;,&quot;ISSN&quot;:&quot;2041-1723&quot;,&quot;issued&quot;:{&quot;date-parts&quot;:[[2022,12,12]]},&quot;page&quot;:&quot;275&quot;,&quot;abstract&quot;:&quot;&lt;p&gt;Glycosylation is essential to brain development and function, but prior studies have often been limited to a single analytical technique and excluded region- and sex-specific analyses. Here, using several methodologies, we analyze Asn-linked and Ser/Thr/Tyr-linked protein glycosylation between brain regions and sexes in mice. Brain N-glycans are less complex in sequence and variety compared to other tissues, consisting predominantly of high-mannose and fucosylated/bisected structures. Most brain O-glycans are unbranched, sialylated O-GalNAc and O-mannose structures. A consistent pattern is observed between regions, and sex differences are minimal compared to those in plasma. Brain glycans correlate with RNA expression of their synthetic enzymes, and analysis of glycosylation genes in humans show a global downregulation in the brain compared to other tissues. We hypothesize that this restricted repertoire of protein glycans arises from their tight regulation in the brain. These results provide a roadmap for future studies of glycosylation in neurodevelopment and disease.&lt;/p&gt;&quot;,&quot;issue&quot;:&quot;1&quot;,&quot;volume&quot;:&quot;13&quot;,&quot;container-title-short&quot;:&quot;&quot;},&quot;isTemporary&quot;:false},{&quot;id&quot;:&quot;81a49df0-84ea-30ae-b187-6d1f51e3906b&quot;,&quot;itemData&quot;:{&quot;type&quot;:&quot;article-journal&quot;,&quot;id&quot;:&quot;81a49df0-84ea-30ae-b187-6d1f51e3906b&quot;,&quot;title&quot;:&quot;Fast and comprehensive N- and O-glycoproteomics analysis with MSFragger-Glyco&quot;,&quot;groupId&quot;:&quot;a5d447d3-8016-30b4-a71d-908522dd6ac7&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225cf75a-d676-4b82-9a4f-c758b7c4ecc7&quot;,&quot;properties&quot;:{&quot;noteIndex&quot;:0},&quot;isEdited&quot;:false,&quot;manualOverride&quot;:{&quot;isManuallyOverridden&quot;:false,&quot;citeprocText&quot;:&quot;(18)&quot;,&quot;manualOverrideText&quot;:&quot;&quot;},&quot;citationTag&quot;:&quot;MENDELEY_CITATION_v3_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&quot;,&quot;citationItems&quot;:[{&quot;id&quot;:&quot;3f6b0264-d721-3bd7-a858-af050fea5f5a&quot;,&quot;itemData&quot;:{&quot;type&quot;:&quot;article-journal&quot;,&quot;id&quot;:&quot;3f6b0264-d721-3bd7-a858-af050fea5f5a&quot;,&quot;title&quot;:&quot;The benefits of hybrid fragmentation methods for glycoproteomics&quot;,&quot;groupId&quot;:&quot;a5d447d3-8016-30b4-a71d-908522dd6ac7&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Franc&quot;,&quot;given&quot;:&quot;Vojtech&quot;,&quot;parse-names&quot;:false,&quot;dropping-particle&quot;:&quot;&quot;,&quot;non-dropping-particle&quot;:&quot;&quot;},{&quot;family&quot;:&quot;Heck&quot;,&quot;given&quot;:&quot;Albert J.R.&quot;,&quot;parse-names&quot;:false,&quot;dropping-particle&quot;:&quot;&quot;,&quot;non-dropping-particle&quot;:&quot;&quot;}],&quot;container-title&quot;:&quot;TrAC Trends in Analytical Chemistry&quot;,&quot;DOI&quot;:&quot;10.1016/j.trac.2018.09.007&quot;,&quot;ISSN&quot;:&quot;01659936&quot;,&quot;issued&quot;:{&quot;date-parts&quot;:[[2018,11]]},&quot;page&quot;:&quot;260-268&quot;,&quot;volume&quot;:&quot;108&quot;,&quot;container-title-short&quot;:&quot;&quot;},&quot;isTemporary&quot;:false}]},{&quot;citationID&quot;:&quot;MENDELEY_CITATION_01557b74-b645-4e68-a0f9-6d304bb9e0de&quot;,&quot;properties&quot;:{&quot;noteIndex&quot;:0},&quot;isEdited&quot;:false,&quot;manualOverride&quot;:{&quot;isManuallyOverridden&quot;:false,&quot;citeprocText&quot;:&quot;(19–21)&quot;,&quot;manualOverrideText&quot;:&quot;&quot;},&quot;citationTag&quot;:&quot;MENDELEY_CITATION_v3_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&quot;,&quot;citationItems&quot;:[{&quot;id&quot;:&quot;3b9d79e5-e0bc-36f6-b2bb-7e6a2d65bd7a&quot;,&quot;itemData&quot;:{&quot;type&quot;:&quot;book&quot;,&quot;id&quot;:&quot;3b9d79e5-e0bc-36f6-b2bb-7e6a2d65bd7a&quot;,&quot;title&quot;:&quot;Ion Mobility Spectrometry&quot;,&quot;author&quot;:[{&quot;family&quot;:&quot;Eiceman&quot;,&quot;given&quot;:&quot;G.A.&quot;,&quot;parse-names&quot;:false,&quot;dropping-particle&quot;:&quot;&quot;,&quot;non-dropping-particle&quot;:&quot;&quot;},{&quot;family&quot;:&quot;Karpas&quot;,&quot;given&quot;:&quot;Z.&quot;,&quot;parse-names&quot;:false,&quot;dropping-particle&quot;:&quot;&quot;,&quot;non-dropping-particle&quot;:&quot;&quot;}],&quot;DOI&quot;:&quot;10.1201/9781420038972&quot;,&quot;ISBN&quot;:&quot;9780429195891&quot;,&quot;issued&quot;:{&quot;date-parts&quot;:[[2005,6,23]]},&quot;publisher&quot;:&quot;CRC Press&quot;,&quot;container-title-short&quot;:&quot;&quot;},&quot;isTemporary&quot;:false},{&quot;id&quot;:&quot;7897cc2e-0924-36d4-b3e6-8638b7246f4a&quot;,&quot;itemData&quot;:{&quot;type&quot;:&quot;article-journal&quot;,&quot;id&quot;:&quot;7897cc2e-0924-36d4-b3e6-8638b7246f4a&quot;,&quot;title&quot;:&quot;Ion mobility mass spectrometry of proteins and proteinassemblies&quot;,&quot;author&quot;:[{&quot;family&quot;:&quot;Uetrecht&quot;,&quot;given&quot;:&quot;Charlotte&quot;,&quot;parse-names&quot;:false,&quot;dropping-particle&quot;:&quot;&quot;,&quot;non-dropping-particle&quot;:&quot;&quot;},{&quot;family&quot;:&quot;Rose&quot;,&quot;given&quot;:&quot;Rebecca J.&quot;,&quot;parse-names&quot;:false,&quot;dropping-particle&quot;:&quot;&quot;,&quot;non-dropping-particle&quot;:&quot;&quot;},{&quot;family&quot;:&quot;Duijn&quot;,&quot;given&quot;:&quot;Esther&quot;,&quot;parse-names&quot;:false,&quot;dropping-particle&quot;:&quot;&quot;,&quot;non-dropping-particle&quot;:&quot;van&quot;},{&quot;family&quot;:&quot;Lorenzen&quot;,&quot;given&quot;:&quot;Kristina&quot;,&quot;parse-names&quot;:false,&quot;dropping-particle&quot;:&quot;&quot;,&quot;non-dropping-particle&quot;:&quot;&quot;},{&quot;family&quot;:&quot;Heck&quot;,&quot;given&quot;:&quot;Albert J. R.&quot;,&quot;parse-names&quot;:false,&quot;dropping-particle&quot;:&quot;&quot;,&quot;non-dropping-particle&quot;:&quot;&quot;}],&quot;container-title&quot;:&quot;Chem. Soc. Rev.&quot;,&quot;DOI&quot;:&quot;10.1039/B914002F&quot;,&quot;ISSN&quot;:&quot;0306-0012&quot;,&quot;issued&quot;:{&quot;date-parts&quot;:[[2010]]},&quot;page&quot;:&quot;1633-1655&quot;,&quot;issue&quot;:&quot;5&quot;,&quot;volume&quot;:&quot;39&quot;,&quot;container-title-short&quot;:&quot;&quot;},&quot;isTemporary&quot;:false},{&quot;id&quot;:&quot;33e66991-7679-35a2-8b0f-de7ad8ce2783&quot;,&quot;itemData&quot;:{&quot;type&quot;:&quot;article-journal&quot;,&quot;id&quot;:&quot;33e66991-7679-35a2-8b0f-de7ad8ce2783&quot;,&quot;title&quot;:&quot;Enhanced ion mobility resolution of Abeta isomers from human brain using high-resolution demultiplexing software&quot;,&quot;author&quot;:[{&quot;family&quot;:&quot;Mukherjee&quot;,&quot;given&quot;:&quot;Soumya&quot;,&quot;parse-names&quot;:false,&quot;dropping-particle&quot;:&quot;&quot;,&quot;non-dropping-particle&quot;:&quot;&quot;},{&quot;family&quot;:&quot;Fjeldsted&quot;,&quot;given&quot;:&quot;John C.&quot;,&quot;parse-names&quot;:false,&quot;dropping-particle&quot;:&quot;&quot;,&quot;non-dropping-particle&quot;:&quot;&quot;},{&quot;family&quot;:&quot;Masters&quot;,&quot;given&quot;:&quot;Colin L.&quot;,&quot;parse-names&quot;:false,&quot;dropping-particle&quot;:&quot;&quot;,&quot;non-dropping-particle&quot;:&quot;&quot;},{&quot;family&quot;:&quot;Roberts&quot;,&quot;given&quot;:&quot;Blaine R.&quot;,&quot;parse-names&quot;:false,&quot;dropping-particle&quot;:&quot;&quot;,&quot;non-dropping-particle&quot;:&quot;&quot;}],&quot;container-title&quot;:&quot;Analytical and Bioanalytical Chemistry&quot;,&quot;DOI&quot;:&quot;10.1007/s00216-022-04055-x&quot;,&quot;ISSN&quot;:&quot;1618-2642&quot;,&quot;issued&quot;:{&quot;date-parts&quot;:[[2022,4,15]]},&quot;container-title-short&quot;:&quot;&quot;},&quot;isTemporary&quot;:false}]},{&quot;citationID&quot;:&quot;MENDELEY_CITATION_885f5e41-dd4f-4da1-8422-d3c2a66b3621&quot;,&quot;properties&quot;:{&quot;noteIndex&quot;:0},&quot;isEdited&quot;:false,&quot;manualOverride&quot;:{&quot;isManuallyOverridden&quot;:false,&quot;citeprocText&quot;:&quot;(22–25)&quot;,&quot;manualOverrideText&quot;:&quot;&quot;},&quot;citationTag&quot;:&quot;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&quot;,&quot;citationItems&quot;:[{&quot;id&quot;:&quot;b218ac5d-c62c-3e01-9ca4-06eacb22010f&quot;,&quot;itemData&quot;:{&quot;type&quot;:&quot;article-journal&quot;,&quot;id&quot;:&quot;b218ac5d-c62c-3e01-9ca4-06eacb22010f&quot;,&quot;title&quot;:&quot;Trapped ion mobility spectrometry and PASEF enable in-depth lipidomics from minimal sample amounts&quot;,&quot;author&quot;:[{&quot;family&quot;:&quot;Vasilopoulou&quot;,&quot;given&quot;:&quot;Catherine G.&quot;,&quot;parse-names&quot;:false,&quot;dropping-particle&quot;:&quot;&quot;,&quot;non-dropping-particle&quot;:&quot;&quot;},{&quot;family&quot;:&quot;Sulek&quot;,&quot;given&quot;:&quot;Karolina&quot;,&quot;parse-names&quot;:false,&quot;dropping-particle&quot;:&quot;&quot;,&quot;non-dropping-particle&quot;:&quot;&quot;},{&quot;family&quot;:&quot;Brunner&quot;,&quot;given&quot;:&quot;Andreas-David&quot;,&quot;parse-names&quot;:false,&quot;dropping-particle&quot;:&quot;&quot;,&quot;non-dropping-particle&quot;:&quot;&quot;},{&quot;family&quot;:&quot;Meitei&quot;,&quot;given&quot;:&quot;Ningombam Sanjib&quot;,&quot;parse-names&quot;:false,&quot;dropping-particle&quot;:&quot;&quot;,&quot;non-dropping-particle&quot;:&quot;&quot;},{&quot;family&quot;:&quot;Schweiger-Hufnagel&quot;,&quot;given&quot;:&quot;Ulrike&quot;,&quot;parse-names&quot;:false,&quot;dropping-particle&quot;:&quot;&quot;,&quot;non-dropping-particle&quot;:&quot;&quot;},{&quot;family&quot;:&quot;Meyer&quot;,&quot;given&quot;:&quot;Sven W.&quot;,&quot;parse-names&quot;:false,&quot;dropping-particle&quot;:&quot;&quot;,&quot;non-dropping-particle&quot;:&quot;&quot;},{&quot;family&quot;:&quot;Barsch&quot;,&quot;given&quot;:&quot;Aiko&quot;,&quot;parse-names&quot;:false,&quot;dropping-particle&quot;:&quot;&quot;,&quot;non-dropping-particle&quot;:&quot;&quot;},{&quot;family&quot;:&quot;Mann&quot;,&quot;given&quot;:&quot;Matthias&quot;,&quot;parse-names&quot;:false,&quot;dropping-particle&quot;:&quot;&quot;,&quot;non-dropping-particle&quot;:&quot;&quot;},{&quot;family&quot;:&quot;Meier&quot;,&quot;given&quot;:&quot;Florian&quot;,&quot;parse-names&quot;:false,&quot;dropping-particle&quot;:&quot;&quot;,&quot;non-dropping-particle&quot;:&quot;&quot;}],&quot;container-title&quot;:&quot;Nature Communications&quot;,&quot;DOI&quot;:&quot;10.1038/s41467-019-14044-x&quot;,&quot;ISSN&quot;:&quot;2041-1723&quot;,&quot;issued&quot;:{&quot;date-parts&quot;:[[2020,12,16]]},&quot;page&quot;:&quot;331&quot;,&quot;abstract&quot;:&quot;&lt;p&g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lt;/p&gt;&quot;,&quot;issue&quot;:&quot;1&quot;,&quot;volume&quot;:&quot;11&quot;,&quot;container-title-short&quot;:&quot;&quot;},&quot;isTemporary&quot;:false},{&quot;id&quot;:&quot;b0f2fec3-095e-3313-8374-a6a8c5b74125&quot;,&quot;itemData&quot;:{&quot;type&quot;:&quot;article-journal&quot;,&quot;id&quot;:&quot;b0f2fec3-095e-3313-8374-a6a8c5b74125&quot;,&quot;title&quot;:&quot;Benefits of Collisional Cross Section Assisted Precursor Selection (caps-PASEF) for Cross-linking Mass Spectrometry&quot;,&quot;author&quot;:[{&quot;family&quot;:&quot;Steigenberger&quot;,&quot;given&quot;:&quot;Barbara&quot;,&quot;parse-names&quot;:false,&quot;dropping-particle&quot;:&quot;&quot;,&quot;non-dropping-particle&quot;:&quot;&quot;},{&quot;family&quot;:&quot;Toorn&quot;,&quot;given&quot;:&quot;Henk W.P.&quot;,&quot;parse-names&quot;:false,&quot;dropping-particle&quot;:&quot;&quot;,&quot;non-dropping-particle&quot;:&quot;van den&quot;},{&quot;family&quot;:&quot;Bijl&quot;,&quot;given&quot;:&quot;Emiel&quot;,&quot;parse-names&quot;:false,&quot;dropping-particle&quot;:&quot;&quot;,&quot;non-dropping-particle&quot;:&quot;&quot;},{&quot;family&quot;:&quot;Greisch&quot;,&quot;given&quot;:&quot;Jean-François&quot;,&quot;parse-names&quot;:false,&quot;dropping-particle&quot;:&quot;&quot;,&quot;non-dropping-particle&quot;:&quot;&quot;},{&quot;family&quot;:&quot;Räther&quot;,&quot;given&quot;:&quot;Oliver&quot;,&quot;parse-names&quot;:false,&quot;dropping-particle&quot;:&quot;&quot;,&quot;non-dropping-particle&quot;:&quot;&quot;},{&quot;family&quot;:&quot;Lubeck&quot;,&quot;given&quot;:&quot;Markus&quot;,&quot;parse-names&quot;:false,&quot;dropping-particle&quot;:&quot;&quot;,&quot;non-dropping-particle&quot;:&quot;&quot;},{&quot;family&quot;:&quot;Pieters&quot;,&quot;given&quot;:&quot;Roland J.&quot;,&quot;parse-names&quot;:false,&quot;dropping-particle&quot;:&quot;&quot;,&quot;non-dropping-particle&quot;:&quot;&quot;},{&quot;family&quot;:&quot;Heck&quot;,&quot;given&quot;:&quot;Albert J.R.&quot;,&quot;parse-names&quot;:false,&quot;dropping-particle&quot;:&quot;&quot;,&quot;non-dropping-particle&quot;:&quot;&quot;},{&quot;family&quot;:&quot;Scheltema&quot;,&quot;given&quot;:&quot;Richard A.&quot;,&quot;parse-names&quot;:false,&quot;dropping-particle&quot;:&quot;&quot;,&quot;non-dropping-particle&quot;:&quot;&quot;}],&quot;container-title&quot;:&quot;Molecular &amp; Cellular Proteomics&quot;,&quot;DOI&quot;:&quot;10.1074/mcp.RA120.002094&quot;,&quot;ISSN&quot;:&quot;15359476&quot;,&quot;issued&quot;:{&quot;date-parts&quot;:[[2020,10]]},&quot;page&quot;:&quot;1677-1687&quot;,&quot;issue&quot;:&quot;10&quot;,&quot;volume&quot;:&quot;19&quot;,&quot;container-title-short&quot;:&quot;&quot;},&quot;isTemporary&quot;:false},{&quot;id&quot;:&quot;bd1dab20-6d56-3887-9176-da048fc1eb03&quot;,&quot;itemData&quot;:{&quot;type&quot;:&quot;article-journal&quot;,&quot;id&quot;:&quot;bd1dab20-6d56-3887-9176-da048fc1eb03&quot;,&quot;title&quot;:&quot;Generation of a Collision Cross Section Library for Multi-Dimensional Plant Metabolomics Using UHPLC-Trapped Ion Mobility-MS/MS&quot;,&quot;author&quot;:[{&quot;family&quot;:&quot;Schroeder&quot;,&quot;given&quot;:&quot;Mark&quot;,&quot;parse-names&quot;:false,&quot;dropping-particle&quot;:&quot;&quot;,&quot;non-dropping-particle&quot;:&quot;&quot;},{&quot;family&quot;:&quot;Meyer&quot;,&quot;given&quot;:&quot;Sven W.&quot;,&quot;parse-names&quot;:false,&quot;dropping-particle&quot;:&quot;&quot;,&quot;non-dropping-particle&quot;:&quot;&quot;},{&quot;family&quot;:&quot;Heyman&quot;,&quot;given&quot;:&quot;Heino M.&quot;,&quot;parse-names&quot;:false,&quot;dropping-particle&quot;:&quot;&quot;,&quot;non-dropping-particle&quot;:&quot;&quot;},{&quot;family&quot;:&quot;Barsch&quot;,&quot;given&quot;:&quot;Aiko&quot;,&quot;parse-names&quot;:false,&quot;dropping-particle&quot;:&quot;&quot;,&quot;non-dropping-particle&quot;:&quot;&quot;},{&quot;family&quot;:&quot;Sumner&quot;,&quot;given&quot;:&quot;Lloyd W.&quot;,&quot;parse-names&quot;:false,&quot;dropping-particle&quot;:&quot;&quot;,&quot;non-dropping-particle&quot;:&quot;&quot;}],&quot;container-title&quot;:&quot;Metabolites&quot;,&quot;container-title-short&quot;:&quot;Metabolites&quot;,&quot;DOI&quot;:&quot;10.3390/metabo10010013&quot;,&quot;ISSN&quot;:&quot;2218-1989&quot;,&quot;issued&quot;:{&quot;date-parts&quot;:[[2019,12,24]]},&quot;page&quot;:&quot;13&quot;,&quot;abstract&quot;:&quot;&lt;p&gt;The utility of metabolomics is well documented; however, its full scientific promise has not yet been realized due to multiple technical challenges. These grand challenges include accurate chemical identification of all observable metabolites and the limiting depth-of-coverage of current metabolomics methods. Here, we report a combinatorial solution to aid in both grand challenges using UHPLC-trapped ion mobility spectrometry coupled to tandem mass spectrometry (UHPLC-TIMS-TOF-MS). TIMS offers additional depth-of-coverage through increased peak capacities realized with the multi-dimensional UHPLC-TIMS separations. Metabolite identification confidence is simultaneously enhanced by incorporating orthogonal collision cross section (CCS) data matching. To facilitate metabolite identifications, we created a CCS library of 146 plant natural products. This library was generated using TIMS with N2 drift gas to record the TIMSCCSN2 of plant natural products with a high degree of reproducibility; i.e., average RSD = 0.10%. The robustness of TIMSCCSN2 data matching was tested using authentic standards spiked into complex plant extracts, and the precision of CCS measurements were determined to be independent of matrix affects. The utility of the UHPLC-TIMS-TOF-MS/MS in metabolomics was then demonstrated using extracts from the model legume Medicago truncatula and metabolites were confidently identified based on retention time, accurate mass, molecular formula, and CCS.&lt;/p&gt;&quot;,&quot;issue&quot;:&quot;1&quot;,&quot;volume&quot;:&quot;10&quot;},&quot;isTemporary&quot;:false},{&quot;id&quot;:&quot;f07cbb87-29fc-37a0-8e98-bea4ee237ea5&quot;,&quot;itemData&quot;:{&quot;type&quot;:&quot;article-journal&quot;,&quot;id&quot;:&quot;f07cbb87-29fc-37a0-8e98-bea4ee237ea5&quot;,&quot;title&quot;:&quot;Rapid and site-specific deep phosphoproteome profiling by data-independent acquisition without the need for spectral libraries&quot;,&quot;author&quot;:[{&quot;family&quot;:&quot;Bekker-Jensen&quot;,&quot;given&quot;:&quot;Dorte B.&quot;,&quot;parse-names&quot;:false,&quot;dropping-particle&quot;:&quot;&quot;,&quot;non-dropping-particle&quot;:&quot;&quot;},{&quot;family&quot;:&quot;Bernhardt&quot;,&quot;given&quot;:&quot;Oliver M.&quot;,&quot;parse-names&quot;:false,&quot;dropping-particle&quot;:&quot;&quot;,&quot;non-dropping-particle&quot;:&quot;&quot;},{&quot;family&quot;:&quot;Hogrebe&quot;,&quot;given&quot;:&quot;Alexander&quot;,&quot;parse-names&quot;:false,&quot;dropping-particle&quot;:&quot;&quot;,&quot;non-dropping-particle&quot;:&quot;&quot;},{&quot;family&quot;:&quot;Martinez-Val&quot;,&quot;given&quot;:&quot;Ana&quot;,&quot;parse-names&quot;:false,&quot;dropping-particle&quot;:&quot;&quot;,&quot;non-dropping-particle&quot;:&quot;&quot;},{&quot;family&quot;:&quot;Verbeke&quot;,&quot;given&quot;:&quot;Lynn&quot;,&quot;parse-names&quot;:false,&quot;dropping-particle&quot;:&quot;&quot;,&quot;non-dropping-particle&quot;:&quot;&quot;},{&quot;family&quot;:&quot;Gandhi&quot;,&quot;given&quot;:&quot;Tejas&quot;,&quot;parse-names&quot;:false,&quot;dropping-particle&quot;:&quot;&quot;,&quot;non-dropping-particle&quot;:&quot;&quot;},{&quot;family&quot;:&quot;Kelstrup&quot;,&quot;given&quot;:&quot;Christian D.&quot;,&quot;parse-names&quot;:false,&quot;dropping-particle&quot;:&quot;&quot;,&quot;non-dropping-particle&quot;:&quot;&quot;},{&quot;family&quot;:&quot;Reiter&quot;,&quot;given&quot;:&quot;Lukas&quot;,&quot;parse-names&quot;:false,&quot;dropping-particle&quot;:&quot;&quot;,&quot;non-dropping-particle&quot;:&quot;&quot;},{&quot;family&quot;:&quot;Olsen&quot;,&quot;given&quot;:&quot;Jesper&quot;,&quot;parse-names&quot;:false,&quot;dropping-particle&quot;:&quot;v.&quot;,&quot;non-dropping-particle&quot;:&quot;&quot;}],&quot;container-title&quot;:&quot;Nature Communications&quot;,&quot;DOI&quot;:&quot;10.1038/s41467-020-14609-1&quot;,&quot;ISSN&quot;:&quot;2041-1723&quot;,&quot;issued&quot;:{&quot;date-parts&quot;:[[2020,12,7]]},&quot;page&quot;:&quot;787&quot;,&quot;abstract&quot;:&quot;&lt;p&gt;Quantitative phosphoproteomics has transformed investigations of cell signaling, but it remains challenging to scale the technology for high-throughput analyses. Here we report a rapid and reproducible approach to analyze hundreds of phosphoproteomes using data-independent acquisition (DIA) with an accurate site localization score incorporated into Spectronaut. DIA-based phosphoproteomics achieves an order of magnitude broader dynamic range, higher reproducibility of identification, and improved sensitivity and accuracy of quantification compared to state-of-the-art data-dependent acquisition (DDA)-based phosphoproteomics. Notably, direct DIA without the need of spectral libraries performs close to analyses using project-specific libraries, quantifying &amp;gt; 20,000 phosphopeptides in 15 min single-shot LC-MS analysis per condition. Adaptation of a 3D multiple regression model-based algorithm enables global determination of phosphorylation site stoichiometry in DIA. Scalability of the DIA approach is demonstrated by systematically analyzing the effects of thirty kinase inhibitors in context of epidermal growth factor (EGF) signaling showing that specific protein kinases mediate EGF-dependent phospho-regulation.&lt;/p&gt;&quot;,&quot;issue&quot;:&quot;1&quot;,&quot;volume&quot;:&quot;11&quot;,&quot;container-title-short&quot;:&quot;&quot;},&quot;isTemporary&quot;:false}]},{&quot;citationID&quot;:&quot;MENDELEY_CITATION_53b4fe70-b9f6-4ace-9dba-b7018aced6d6&quot;,&quot;properties&quot;:{&quot;noteIndex&quot;:0},&quot;isEdited&quot;:false,&quot;manualOverride&quot;:{&quot;isManuallyOverridden&quot;:false,&quot;citeprocText&quot;:&quot;(26, 27)&quot;,&quot;manualOverrideText&quot;:&quot;&quot;},&quot;citationTag&quot;:&quot;MENDELEY_CITATION_v3_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Kb3VybmFsIG9mIFByb3Rlb21lIFJlc2VhcmNoIiwiRE9JIjoiMTAuMTAyMS9hY3MuanByb3Rlb21lLjViMDA5MzIiLCJJU1NOIjoiMTUzNS0zODkzIiwiaXNzdWVkIjp7ImRhdGUtcGFydHMiOltbMjAxNSwxMiw0XV19LCJwYWdlIjoiNTM3OC01Mzg3IiwiaXNzdWUiOiIxMiIsInZvbHVtZSI6IjE0IiwiY29udGFpbmVyLXRpdGxlLXNob3J0IjoiIn0sImlzVGVtcG9yYXJ5IjpmYWxzZX1dfQ==&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id&quot;:&quot;3d6a55eb-45dd-338c-b848-458d340e16ee&quot;,&quot;itemData&quot;:{&quot;type&quot;:&quot;article-journal&quot;,&quot;id&quot;:&quot;3d6a55eb-45dd-338c-b848-458d340e16ee&quot;,&quot;title&quot;:&quot;Parallel Accumulation–Serial Fragmentation (PASEF): Multiplying Sequencing Speed and Sensitivity by Synchronized Scans in a Trapped Ion Mobility Device&quot;,&quot;author&quot;:[{&quot;family&quot;:&quot;Meier&quot;,&quot;given&quot;:&quot;Florian&quot;,&quot;parse-names&quot;:false,&quot;dropping-particle&quot;:&quot;&quot;,&quot;non-dropping-particle&quot;:&quot;&quot;},{&quot;family&quot;:&quot;Beck&quot;,&quot;given&quot;:&quot;Scarlet&quot;,&quot;parse-names&quot;:false,&quot;dropping-particle&quot;:&quot;&quot;,&quot;non-dropping-particle&quot;:&quot;&quot;},{&quot;family&quot;:&quot;Grassl&quot;,&quot;given&quot;:&quot;Niklas&quot;,&quot;parse-names&quot;:false,&quot;dropping-particle&quot;:&quot;&quot;,&quot;non-dropping-particle&quot;:&quot;&quot;},{&quot;family&quot;:&quot;Lubeck&quot;,&quot;given&quot;:&quot;Markus&quot;,&quot;parse-names&quot;:false,&quot;dropping-particle&quot;:&quot;&quot;,&quot;non-dropping-particle&quot;:&quot;&quot;},{&quot;family&quot;:&quot;Park&quot;,&quot;given&quot;:&quot;Melvin A.&quot;,&quot;parse-names&quot;:false,&quot;dropping-particle&quot;:&quot;&quot;,&quot;non-dropping-particle&quot;:&quot;&quot;},{&quot;family&quot;:&quot;Rae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Journal of Proteome Research&quot;,&quot;DOI&quot;:&quot;10.1021/acs.jproteome.5b00932&quot;,&quot;ISSN&quot;:&quot;1535-3893&quot;,&quot;issued&quot;:{&quot;date-parts&quot;:[[2015,12,4]]},&quot;page&quot;:&quot;5378-5387&quot;,&quot;issue&quot;:&quot;12&quot;,&quot;volume&quot;:&quot;14&quot;,&quot;container-title-short&quot;:&quot;&quot;},&quot;isTemporary&quot;:false}]},{&quot;citationID&quot;:&quot;MENDELEY_CITATION_07c0b861-69c7-4534-9c4b-1145bd13708c&quot;,&quot;properties&quot;:{&quot;noteIndex&quot;:0},&quot;isEdited&quot;:false,&quot;manualOverride&quot;:{&quot;isManuallyOverridden&quot;:false,&quot;citeprocText&quot;:&quot;(28–31)&quot;,&quot;manualOverrideText&quot;:&quot;&quot;},&quot;citationTag&quot;:&quot;MENDELEY_CITATION_v3_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&quot;,&quot;citationItems&quot;:[{&quot;id&quot;:&quot;c2efbd98-3826-3537-9d44-78f1c1644b06&quot;,&quot;itemData&quot;:{&quot;type&quot;:&quot;article-journal&quot;,&quot;id&quot;:&quot;c2efbd98-3826-3537-9d44-78f1c1644b06&quot;,&quot;title&quot;:&quot;Discrimination of epimeric glycans and glycopeptides using IM-MS and its potential for carbohydrate sequencing&quot;,&quot;author&quot;:[{&quot;family&quot;:&quot;Both&quot;,&quot;given&quot;:&quot;P.&quot;,&quot;parse-names&quot;:false,&quot;dropping-particle&quot;:&quot;&quot;,&quot;non-dropping-particle&quot;:&quot;&quot;},{&quot;family&quot;:&quot;Green&quot;,&quot;given&quot;:&quot;A. P.&quot;,&quot;parse-names&quot;:false,&quot;dropping-particle&quot;:&quot;&quot;,&quot;non-dropping-particle&quot;:&quot;&quot;},{&quot;family&quot;:&quot;Gray&quot;,&quot;given&quot;:&quot;C. J.&quot;,&quot;parse-names&quot;:false,&quot;dropping-particle&quot;:&quot;&quot;,&quot;non-dropping-particle&quot;:&quot;&quot;},{&quot;family&quot;:&quot;Šardzík&quot;,&quot;given&quot;:&quot;R.&quot;,&quot;parse-names&quot;:false,&quot;dropping-particle&quot;:&quot;&quot;,&quot;non-dropping-particle&quot;:&quot;&quot;},{&quot;family&quot;:&quot;Voglmeir&quot;,&quot;given&quot;:&quot;J.&quot;,&quot;parse-names&quot;:false,&quot;dropping-particle&quot;:&quot;&quot;,&quot;non-dropping-particle&quot;:&quot;&quot;},{&quot;family&quot;:&quot;Fontana&quot;,&quot;given&quot;:&quot;C.&quot;,&quot;parse-names&quot;:false,&quot;dropping-particle&quot;:&quot;&quot;,&quot;non-dropping-particle&quot;:&quot;&quot;},{&quot;family&quot;:&quot;Austeri&quot;,&quot;given&quot;:&quot;M.&quot;,&quot;parse-names&quot;:false,&quot;dropping-particle&quot;:&quot;&quot;,&quot;non-dropping-particle&quot;:&quot;&quot;},{&quot;family&quot;:&quot;Rejzek&quot;,&quot;given&quot;:&quot;M.&quot;,&quot;parse-names&quot;:false,&quot;dropping-particle&quot;:&quot;&quot;,&quot;non-dropping-particle&quot;:&quot;&quot;},{&quot;family&quot;:&quot;Richardson&quot;,&quot;given&quot;:&quot;D.&quot;,&quot;parse-names&quot;:false,&quot;dropping-particle&quot;:&quot;&quot;,&quot;non-dropping-particle&quot;:&quot;&quot;},{&quot;family&quot;:&quot;Field&quot;,&quot;given&quot;:&quot;R. A.&quot;,&quot;parse-names&quot;:false,&quot;dropping-particle&quot;:&quot;&quot;,&quot;non-dropping-particle&quot;:&quot;&quot;},{&quot;family&quot;:&quot;Widmalm&quot;,&quot;given&quot;:&quot;G.&quot;,&quot;parse-names&quot;:false,&quot;dropping-particle&quot;:&quot;&quot;,&quot;non-dropping-particle&quot;:&quot;&quot;},{&quot;family&quot;:&quot;Flitsch&quot;,&quot;given&quot;:&quot;S. L.&quot;,&quot;parse-names&quot;:false,&quot;dropping-particle&quot;:&quot;&quot;,&quot;non-dropping-particle&quot;:&quot;&quot;},{&quot;family&quot;:&quot;Eyers&quot;,&quot;given&quot;:&quot;C. E.&quot;,&quot;parse-names&quot;:false,&quot;dropping-particle&quot;:&quot;&quot;,&quot;non-dropping-particle&quot;:&quot;&quot;}],&quot;container-title&quot;:&quot;Nature Chemistry&quot;,&quot;DOI&quot;:&quot;10.1038/nchem.1817&quot;,&quot;ISSN&quot;:&quot;1755-4330&quot;,&quot;issued&quot;:{&quot;date-parts&quot;:[[2014,1,8]]},&quot;page&quot;:&quot;65-74&quot;,&quot;issue&quot;:&quot;1&quot;,&quot;volume&quot;:&quot;6&quot;,&quot;container-title-short&quot;:&quot;&quot;},&quot;isTemporary&quot;:false},{&quot;id&quot;:&quot;14fd3d97-17ca-3023-8fe7-15e2c39014ae&quot;,&quot;itemData&quot;:{&quot;type&quot;:&quot;article-journal&quot;,&quot;id&quot;:&quot;14fd3d97-17ca-3023-8fe7-15e2c39014ae&quot;,&quot;title&quot;:&quot;Separation and Identification of Isomeric Glycopeptides by High Field Asymmetric Waveform Ion Mobility Spectrometry&quot;,&quot;author&quot;:[{&quot;family&quot;:&quot;Creese&quot;,&quot;given&quot;:&quot;Andrew J.&quot;,&quot;parse-names&quot;:false,&quot;dropping-particle&quot;:&quot;&quot;,&quot;non-dropping-particle&quot;:&quot;&quot;},{&quot;family&quot;:&quot;Cooper&quot;,&quot;given&quot;:&quot;Helen J.&quot;,&quot;parse-names&quot;:false,&quot;dropping-particle&quot;:&quot;&quot;,&quot;non-dropping-particle&quot;:&quot;&quot;}],&quot;container-title&quot;:&quot;Analytical Chemistry&quot;,&quot;DOI&quot;:&quot;10.1021/ac203321y&quot;,&quot;ISSN&quot;:&quot;0003-2700&quot;,&quot;issued&quot;:{&quot;date-parts&quot;:[[2012,3,6]]},&quot;page&quot;:&quot;2597-2601&quot;,&quot;issue&quot;:&quot;5&quot;,&quot;volume&quot;:&quot;84&quot;,&quot;container-title-short&quot;:&quot;&quot;},&quot;isTemporary&quot;:false},{&quot;id&quot;:&quot;be04068e-9ad6-33e0-8000-dd421fe16d35&quot;,&quot;itemData&quot;:{&quot;type&quot;:&quot;article-journal&quot;,&quot;id&quot;:&quot;be04068e-9ad6-33e0-8000-dd421fe16d35&quot;,&quot;title&quot;:&quot;Utility of Ion-Mobility Spectrometry for Deducing Branching of Multiply Charged Glycans and Glycopeptides in a High-Throughput Positive ion LC-FLR-IMS-MS Workflow&quot;,&quot;author&quot;:[{&quot;family&quot;:&quot;Pallister&quot;,&quot;given&quot;:&quot;Edward G.&quot;,&quot;parse-names&quot;:false,&quot;dropping-particle&quot;:&quot;&quot;,&quot;non-dropping-particle&quot;:&quot;&quot;},{&quot;family&quot;:&quot;Choo&quot;,&quot;given&quot;:&quot;Matthew S. F.&quot;,&quot;parse-names&quot;:false,&quot;dropping-particle&quot;:&quot;&quot;,&quot;non-dropping-particle&quot;:&quot;&quot;},{&quot;family&quot;:&quot;Walsh&quot;,&quot;given&quot;:&quot;Ian&quot;,&quot;parse-names&quot;:false,&quot;dropping-particle&quot;:&quot;&quot;,&quot;non-dropping-particle&quot;:&quot;&quot;},{&quot;family&quot;:&quot;Tai&quot;,&quot;given&quot;:&quot;Jien Nee&quot;,&quot;parse-names&quot;:false,&quot;dropping-particle&quot;:&quot;&quot;,&quot;non-dropping-particle&quot;:&quot;&quot;},{&quot;family&quot;:&quot;Tay&quot;,&quot;given&quot;:&quot;Shi Jie&quot;,&quot;parse-names&quot;:false,&quot;dropping-particle&quot;:&quot;&quot;,&quot;non-dropping-particle&quot;:&quot;&quot;},{&quot;family&quot;:&quot;Yang&quot;,&quot;given&quot;:&quot;Yuan Sheng&quot;,&quot;parse-names&quot;:false,&quot;dropping-particle&quot;:&quot;&quot;,&quot;non-dropping-particle&quot;:&quot;&quot;},{&quot;family&quot;:&quot;Ng&quot;,&quot;given&quot;:&quot;Say Kong&quot;,&quot;parse-names&quot;:false,&quot;dropping-particle&quot;:&quot;&quot;,&quot;non-dropping-particle&quot;:&quot;&quot;},{&quot;family&quot;:&quot;Rudd&quot;,&quot;given&quot;:&quot;Pauline M.&quot;,&quot;parse-names&quot;:false,&quot;dropping-particle&quot;:&quot;&quot;,&quot;non-dropping-particle&quot;:&quot;&quot;},{&quot;family&quot;:&quot;Flitsch&quot;,&quot;given&quot;:&quot;Sabine L.&quot;,&quot;parse-names&quot;:false,&quot;dropping-particle&quot;:&quot;&quot;,&quot;non-dropping-particle&quot;:&quot;&quot;},{&quot;family&quot;:&quot;Nguyen-Khuong&quot;,&quot;given&quot;:&quot;Terry&quot;,&quot;parse-names&quot;:false,&quot;dropping-particle&quot;:&quot;&quot;,&quot;non-dropping-particle&quot;:&quot;&quot;}],&quot;container-title&quot;:&quot;Analytical Chemistry&quot;,&quot;DOI&quot;:&quot;10.1021/acs.analchem.0c01954&quot;,&quot;ISSN&quot;:&quot;0003-2700&quot;,&quot;issued&quot;:{&quot;date-parts&quot;:[[2020,12,1]]},&quot;page&quot;:&quot;15323-15335&quot;,&quot;issue&quot;:&quot;23&quot;,&quot;volume&quot;:&quot;92&quot;,&quot;container-title-short&quot;:&quot;&quot;},&quot;isTemporary&quot;:false},{&quot;id&quot;:&quot;d24e987e-d0fd-3d18-8b32-9894c486829f&quot;,&quot;itemData&quot;:{&quot;type&quot;:&quot;article-journal&quot;,&quot;id&quot;:&quot;d24e987e-d0fd-3d18-8b32-9894c486829f&quot;,&quot;title&quot;:&quot;Relative Quantification of N-Glycopeptide Sialic Acid Linkage Isomers by Ion Mobility Mass Spectrometry&quot;,&quot;author&quot;:[{&quot;family&quot;:&quot;Feng&quot;,&quot;given&quot;:&quot;Xiaoxiao&quot;,&quot;parse-names&quot;:false,&quot;dropping-particle&quot;:&quot;&quot;,&quot;non-dropping-particle&quot;:&quot;&quot;},{&quot;family&quot;:&quot;Shu&quot;,&quot;given&quot;:&quot;Hong&quot;,&quot;parse-names&quot;:false,&quot;dropping-particle&quot;:&quot;&quot;,&quot;non-dropping-particle&quot;:&quot;&quot;},{&quot;family&quot;:&quot;Zhang&quot;,&quot;given&quot;:&quot;Shu&quot;,&quot;parse-names&quot;:false,&quot;dropping-particle&quot;:&quot;&quot;,&quot;non-dropping-particle&quot;:&quot;&quot;},{&quot;family&quot;:&quot;Peng&quot;,&quot;given&quot;:&quot;Ye&quot;,&quot;parse-names&quot;:false,&quot;dropping-particle&quot;:&quot;&quot;,&quot;non-dropping-particle&quot;:&quot;&quot;},{&quot;family&quot;:&quot;Zhang&quot;,&quot;given&quot;:&quot;Lei&quot;,&quot;parse-names&quot;:false,&quot;dropping-particle&quot;:&quot;&quot;,&quot;non-dropping-particle&quot;:&quot;&quot;},{&quot;family&quot;:&quot;Cao&quot;,&quot;given&quot;:&quot;Xinyi&quot;,&quot;parse-names&quot;:false,&quot;dropping-particle&quot;:&quot;&quot;,&quot;non-dropping-particle&quot;:&quot;&quot;},{&quot;family&quot;:&quot;Wei&quot;,&quot;given&quot;:&quot;Liming&quot;,&quot;parse-names&quot;:false,&quot;dropping-particle&quot;:&quot;&quot;,&quot;non-dropping-particle&quot;:&quot;&quot;},{&quot;family&quot;:&quot;Lu&quot;,&quot;given&quot;:&quot;Haojie&quot;,&quot;parse-names&quot;:false,&quot;dropping-particle&quot;:&quot;&quot;,&quot;non-dropping-particle&quot;:&quot;&quot;}],&quot;container-title&quot;:&quot;Analytical Chemistry&quot;,&quot;DOI&quot;:&quot;10.1021/acs.analchem.1c02803&quot;,&quot;ISSN&quot;:&quot;0003-2700&quot;,&quot;issued&quot;:{&quot;date-parts&quot;:[[2021,11,30]]},&quot;page&quot;:&quot;15617-15625&quot;,&quot;issue&quot;:&quot;47&quot;,&quot;volume&quot;:&quot;93&quot;,&quot;container-title-short&quot;:&quot;&quot;},&quot;isTemporary&quot;:false}]},{&quot;citationID&quot;:&quot;MENDELEY_CITATION_b737310a-faa7-4784-978c-31da7187c908&quot;,&quot;properties&quot;:{&quot;noteIndex&quot;:0},&quot;isEdited&quot;:false,&quot;manualOverride&quot;:{&quot;isManuallyOverridden&quot;:false,&quot;citeprocText&quot;:&quot;(32, 33)&quot;,&quot;manualOverrideText&quot;:&quot;&quot;},&quot;citationTag&quot;:&quot;MENDELEY_CITATION_v3_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&quot;,&quot;citationItems&quot;:[{&quot;id&quot;:&quot;9472c1aa-41d4-3f25-878c-e5bd8ea8cc8e&quot;,&quot;itemData&quot;:{&quot;type&quot;:&quot;article-journal&quot;,&quot;id&quot;:&quot;9472c1aa-41d4-3f25-878c-e5bd8ea8cc8e&quot;,&quot;title&quot;:&quot;Glycopeptide Site Heterogeneity and Structural Diversity Determined by Combined Lectin Affinity Chromatography/IMS/CID/MS Techniques&quot;,&quot;author&quot;:[{&quot;family&quot;:&quot;Zhu&quot;,&quot;given&quot;:&quot;Feifei&quot;,&quot;parse-names&quot;:false,&quot;dropping-particle&quot;:&quot;&quot;,&quot;non-dropping-particle&quot;:&quot;&quot;},{&quot;family&quot;:&quot;Trinidad&quot;,&quot;given&quot;:&quot;Jonathan C.&quot;,&quot;parse-names&quot;:false,&quot;dropping-particle&quot;:&quot;&quot;,&quot;non-dropping-particle&quot;:&quot;&quot;},{&quot;family&quot;:&quot;Clemmer&quot;,&quot;given&quot;:&quot;David E.&quot;,&quot;parse-names&quot;:false,&quot;dropping-particle&quot;:&quot;&quot;,&quot;non-dropping-particle&quot;:&quot;&quot;}],&quot;container-title&quot;:&quot;Journal of the American Society for Mass Spectrometry&quot;,&quot;container-title-short&quot;:&quot;J Am Soc Mass Spectrom&quot;,&quot;DOI&quot;:&quot;10.1007/s13361-015-1110-5&quot;,&quot;ISSN&quot;:&quot;1044-0305&quot;,&quot;issued&quot;:{&quot;date-parts&quot;:[[2015,7,1]]},&quot;page&quot;:&quot;1092-1102&quot;,&quot;issue&quot;:&quot;7&quot;,&quot;volume&quot;:&quot;26&quot;},&quot;isTemporary&quot;:false},{&quot;id&quot;:&quot;7effc6ba-3218-3116-bfb4-5c2306c2bc93&quot;,&quot;itemData&quot;:{&quot;type&quot;:&quot;article-journal&quot;,&quot;id&quot;:&quot;7effc6ba-3218-3116-bfb4-5c2306c2bc93&quot;,&quot;title&quot;:&quot;Ion mobility-mass correlation trend line separation of glycoprotein digests without deglycosylation&quot;,&quot;author&quot;:[{&quot;family&quot;:&quot;Li&quot;,&quot;given&quot;:&quot;Hongli&quot;,&quot;parse-names&quot;:false,&quot;dropping-particle&quot;:&quot;&quot;,&quot;non-dropping-particle&quot;:&quot;&quot;},{&quot;family&quot;:&quot;Bendiak&quot;,&quot;given&quot;:&quot;Brad&quot;,&quot;parse-names&quot;:false,&quot;dropping-particle&quot;:&quot;&quot;,&quot;non-dropping-particle&quot;:&quot;&quot;},{&quot;family&quot;:&quot;Siems&quot;,&quot;given&quot;:&quot;William F.&quot;,&quot;parse-names&quot;:false,&quot;dropping-particle&quot;:&quot;&quot;,&quot;non-dropping-particle&quot;:&quot;&quot;},{&quot;family&quot;:&quot;Gang&quot;,&quot;given&quot;:&quot;David R.&quot;,&quot;parse-names&quot;:false,&quot;dropping-particle&quot;:&quot;&quot;,&quot;non-dropping-particle&quot;:&quot;&quot;},{&quot;family&quot;:&quot;Hill&quot;,&quot;given&quot;:&quot;Herbert H.&quot;,&quot;parse-names&quot;:false,&quot;dropping-particle&quot;:&quot;&quot;,&quot;non-dropping-particle&quot;:&quot;&quot;}],&quot;container-title&quot;:&quot;International Journal for Ion Mobility Spectrometry&quot;,&quot;DOI&quot;:&quot;10.1007/s12127-013-0127-3&quot;,&quot;ISSN&quot;:&quot;1435-6163&quot;,&quot;issued&quot;:{&quot;date-parts&quot;:[[2013,6,12]]},&quot;page&quot;:&quot;105-115&quot;,&quot;issue&quot;:&quot;2&quot;,&quot;volume&quot;:&quot;16&quot;,&quot;container-title-short&quot;:&quot;&quot;},&quot;isTemporary&quot;:false}]},{&quot;citationID&quot;:&quot;MENDELEY_CITATION_56a7d9c4-055d-4273-bee1-e48aa05e0a39&quot;,&quot;properties&quot;:{&quot;noteIndex&quot;:0},&quot;isEdited&quot;:false,&quot;manualOverride&quot;:{&quot;isManuallyOverridden&quot;:false,&quot;citeprocText&quot;:&quot;(34)&quot;,&quot;manualOverrideText&quot;:&quot;&quot;},&quot;citationTag&quot;:&quot;MENDELEY_CITATION_v3_eyJjaXRhdGlvbklEIjoiTUVOREVMRVlfQ0lUQVRJT05fNTZhN2Q5YzQtMDU1ZC00MjczLWJlZTEtZTQ4YWEwNWUwYTM5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6671abe5-a094-4a94-a962-c1f1171a548e&quot;,&quot;properties&quot;:{&quot;noteIndex&quot;:0},&quot;isEdited&quot;:false,&quot;manualOverride&quot;:{&quot;isManuallyOverridden&quot;:false,&quot;citeprocText&quot;:&quot;(34)&quot;,&quot;manualOverrideText&quot;:&quot;&quot;},&quot;citationTag&quot;:&quot;MENDELEY_CITATION_v3_eyJjaXRhdGlvbklEIjoiTUVOREVMRVlfQ0lUQVRJT05fNjY3MWFiZTUtYTA5NC00YTk0LWE5NjItYzFmMTE3MWE1NDhl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fa765266-15fc-456d-bba0-bc19819cacda&quot;,&quot;properties&quot;:{&quot;noteIndex&quot;:0},&quot;isEdited&quot;:false,&quot;manualOverride&quot;:{&quot;isManuallyOverridden&quot;:false,&quot;citeprocText&quot;:&quot;(26)&quot;,&quot;manualOverrideText&quot;:&quot;&quot;},&quot;citationTag&quot;:&quot;MENDELEY_CITATION_v3_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Nb2xlY3VsYXIgJiBDZWxsdWxhciBQcm90ZW9taWNzIiwiRE9JIjoiMTAuMTA3NC9tY3AuVElSMTE4LjAwMDkwMCIsIklTU04iOiIxNTM1OTQ3NiIsImlzc3VlZCI6eyJkYXRlLXBhcnRzIjpbWzIwMTgsMTJdXX0sInBhZ2UiOiIyNTM0LTI1NDUiLCJpc3N1ZSI6IjEyIiwidm9sdW1lIjoiMTciLCJjb250YWluZXItdGl0bGUtc2hvcnQiOiIifSwiaXNUZW1wb3JhcnkiOmZhbHNlfV19&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citationID&quot;:&quot;MENDELEY_CITATION_2b4c08ac-b436-4a87-b37a-d320b1b13ff5&quot;,&quot;properties&quot;:{&quot;noteIndex&quot;:0},&quot;isEdited&quot;:false,&quot;manualOverride&quot;:{&quot;isManuallyOverridden&quot;:false,&quot;citeprocText&quot;:&quot;(35, 36)&quot;,&quot;manualOverrideText&quot;:&quot;&quot;},&quot;citationTag&quot;:&quot;MENDELEY_CITATION_v3_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&quot;,&quot;citationItems&quot;:[{&quot;id&quot;:&quot;4a3f9791-5c49-32db-896a-fb4109bbff03&quot;,&quot;itemData&quot;:{&quot;type&quot;:&quot;book&quot;,&quot;id&quot;:&quot;4a3f9791-5c49-32db-896a-fb4109bbff03&quot;,&quot;title&quot;:&quot;Transport Properties of Ions in Gases&quot;,&quot;author&quot;:[{&quot;family&quot;:&quot;Mason&quot;,&quot;given&quot;:&quot;Edward A.&quot;,&quot;parse-names&quot;:false,&quot;dropping-particle&quot;:&quot;&quot;,&quot;non-dropping-particle&quot;:&quot;&quot;},{&quot;family&quot;:&quot;McDaniel&quot;,&quot;given&quot;:&quot;Earl W.&quot;,&quot;parse-names&quot;:false,&quot;dropping-particle&quot;:&quot;&quot;,&quot;non-dropping-particle&quot;:&quot;&quot;}],&quot;DOI&quot;:&quot;10.1002/3527602852&quot;,&quot;ISBN&quot;:&quot;9780471883852&quot;,&quot;issued&quot;:{&quot;date-parts&quot;:[[1988,10,5]]},&quot;publisher&quot;:&quot;Wiley&quot;,&quot;container-title-short&quot;:&quot;&quot;},&quot;isTemporary&quot;:false},{&quot;id&quot;:&quot;9edf7f04-2b76-3526-a722-a3b87c4bd866&quot;,&quot;itemData&quot;:{&quot;type&quot;:&quot;article-journal&quot;,&quot;id&quot;:&quot;9edf7f04-2b76-3526-a722-a3b87c4bd866&quot;,&quot;title&quot;:&quot;Improved Momentum-Transfer Theory for Ion Mobility. 1. Derivation of the Fundamental Equation&quot;,&quot;author&quot;:[{&quot;family&quot;:&quot;Siems&quot;,&quot;given&quot;:&quot;William F.&quot;,&quot;parse-names&quot;:false,&quot;dropping-particle&quot;:&quot;&quot;,&quot;non-dropping-particle&quot;:&quot;&quot;},{&quot;family&quot;:&quot;Viehland&quot;,&quot;given&quot;:&quot;Larry A.&quot;,&quot;parse-names&quot;:false,&quot;dropping-particle&quot;:&quot;&quot;,&quot;non-dropping-particle&quot;:&quot;&quot;},{&quot;family&quot;:&quot;Hill&quot;,&quot;given&quot;:&quot;Herbert H.&quot;,&quot;parse-names&quot;:false,&quot;dropping-particle&quot;:&quot;&quot;,&quot;non-dropping-particle&quot;:&quot;&quot;}],&quot;container-title&quot;:&quot;Analytical Chemistry&quot;,&quot;DOI&quot;:&quot;10.1021/ac301779s&quot;,&quot;ISSN&quot;:&quot;0003-2700&quot;,&quot;issued&quot;:{&quot;date-parts&quot;:[[2012,11,20]]},&quot;page&quot;:&quot;9782-9791&quot;,&quot;issue&quot;:&quot;22&quot;,&quot;volume&quot;:&quot;84&quot;,&quot;container-title-short&quot;:&quot;&quot;},&quot;isTemporary&quot;:false}]},{&quot;citationID&quot;:&quot;MENDELEY_CITATION_be129a64-ea94-48af-946a-52d864ee27c3&quot;,&quot;properties&quot;:{&quot;noteIndex&quot;:0},&quot;isEdited&quot;:false,&quot;manualOverride&quot;:{&quot;isManuallyOverridden&quot;:false,&quot;citeprocText&quot;:&quot;(37)&quot;,&quot;manualOverrideText&quot;:&quot;&quot;},&quot;citationTag&quot;:&quot;MENDELEY_CITATION_v3_eyJjaXRhdGlvbklEIjoiTUVOREVMRVlfQ0lUQVRJT05fYmUxMjlhNjQtZWE5NC00OGFmLTk0NmEtNTJkODY0ZWUyN2Mz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4c3e0498-ebfa-49fc-b47e-61c055b62bfa&quot;,&quot;properties&quot;:{&quot;noteIndex&quot;:0},&quot;isEdited&quot;:false,&quot;manualOverride&quot;:{&quot;isManuallyOverridden&quot;:false,&quot;citeprocText&quot;:&quot;(38)&quot;,&quot;manualOverrideText&quot;:&quot;&quot;},&quot;citationTag&quot;:&quot;MENDELEY_CITATION_v3_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e09ceb2f-f7ad-3b8e-baa8-c6dc713747b6&quot;,&quot;itemData&quot;:{&quot;type&quot;:&quot;article-journal&quot;,&quot;id&quot;:&quot;e09ceb2f-f7ad-3b8e-baa8-c6dc713747b6&quot;,&quot;title&quot;:&quot;Fast and comprehensive N- and O-glycoproteomics analysis with MSFragger-Glyco&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3cb22265-9aff-4614-bf2e-89abbb98a2e1&quot;,&quot;properties&quot;:{&quot;noteIndex&quot;:0},&quot;isEdited&quot;:false,&quot;manualOverride&quot;:{&quot;isManuallyOverridden&quot;:false,&quot;citeprocText&quot;:&quot;(39)&quot;,&quot;manualOverrideText&quot;:&quot;&quot;},&quot;citationTag&quot;:&quot;MENDELEY_CITATION_v3_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&quot;,&quot;citationItems&quot;:[{&quot;id&quot;:&quot;2965bae7-bd55-3bad-beef-fa63c26c8df9&quot;,&quot;itemData&quot;:{&quot;type&quot;:&quot;article-journal&quot;,&quot;id&quot;:&quot;2965bae7-bd55-3bad-beef-fa63c26c8df9&quot;,&quot;title&quot;:&quot;Probability-based protein identification by searching sequence databases using mass spectrometry data&quot;,&quot;author&quot;:[{&quot;family&quot;:&quot;Perkins&quot;,&quot;given&quot;:&quot;David N.&quot;,&quot;parse-names&quot;:false,&quot;dropping-particle&quot;:&quot;&quot;,&quot;non-dropping-particle&quot;:&quot;&quot;},{&quot;family&quot;:&quot;Pappin&quot;,&quot;given&quot;:&quot;Darryl J. C.&quot;,&quot;parse-names&quot;:false,&quot;dropping-particle&quot;:&quot;&quot;,&quot;non-dropping-particle&quot;:&quot;&quot;},{&quot;family&quot;:&quot;Creasy&quot;,&quot;given&quot;:&quot;David M.&quot;,&quot;parse-names&quot;:false,&quot;dropping-particle&quot;:&quot;&quot;,&quot;non-dropping-particle&quot;:&quot;&quot;},{&quot;family&quot;:&quot;Cottrell&quot;,&quot;given&quot;:&quot;John S.&quot;,&quot;parse-names&quot;:false,&quot;dropping-particle&quot;:&quot;&quot;,&quot;non-dropping-particle&quot;:&quot;&quot;}],&quot;container-title&quot;:&quot;Electrophoresis&quot;,&quot;container-title-short&quot;:&quot;Electrophoresis&quot;,&quot;DOI&quot;:&quot;10.1002/(SICI)1522-2683(19991201)20:18&lt;3551::AID-ELPS3551&gt;3.0.CO;2-2&quot;,&quot;ISSN&quot;:&quot;0173-0835&quot;,&quot;issued&quot;:{&quot;date-parts&quot;:[[1999,12,1]]},&quot;page&quot;:&quot;3551-3567&quot;,&quot;issue&quot;:&quot;18&quot;,&quot;volume&quot;:&quot;20&quot;},&quot;isTemporary&quot;:false}]},{&quot;citationID&quot;:&quot;MENDELEY_CITATION_fcc72dd1-4dc9-4f5e-8d8d-d2ea806182cc&quot;,&quot;properties&quot;:{&quot;noteIndex&quot;:0},&quot;isEdited&quot;:false,&quot;manualOverride&quot;:{&quot;isManuallyOverridden&quot;:false,&quot;citeprocText&quot;:&quot;(34, 40)&quot;,&quot;manualOverrideText&quot;:&quot;&quot;},&quot;citationTag&quot;:&quot;MENDELEY_CITATION_v3_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2f0f656f-f30b-49a4-a92c-87575a97ac61&quot;,&quot;properties&quot;:{&quot;noteIndex&quot;:0},&quot;isEdited&quot;:false,&quot;manualOverride&quot;:{&quot;isManuallyOverridden&quot;:false,&quot;citeprocText&quot;:&quot;(34)&quot;,&quot;manualOverrideText&quot;:&quot;&quot;},&quot;citationTag&quot;:&quot;MENDELEY_CITATION_v3_eyJjaXRhdGlvbklEIjoiTUVOREVMRVlfQ0lUQVRJT05fMmYwZjY1NmYtZjMwYi00OWE0LWE5MmMtODc1NzVhOTdhYzYx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a5edcba0-8053-426b-98d6-eff13b30252d&quot;,&quot;properties&quot;:{&quot;noteIndex&quot;:0},&quot;isEdited&quot;:false,&quot;manualOverride&quot;:{&quot;isManuallyOverridden&quot;:false,&quot;citeprocText&quot;:&quot;(41)&quot;,&quot;manualOverrideText&quot;:&quot;&quot;},&quot;citationTag&quot;:&quot;MENDELEY_CITATION_v3_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&quot;,&quot;citationItems&quot;:[{&quot;id&quot;:&quot;3b0013b6-aef1-3e08-a657-08f894e677cb&quot;,&quot;itemData&quot;:{&quot;type&quot;:&quot;article-journal&quot;,&quot;id&quot;:&quot;3b0013b6-aef1-3e08-a657-08f894e677cb&quot;,&quot;title&quot;:&quot;Symbol Nomenclature for Graphical Representations of Glycans&quot;,&quot;author&quot;:[{&quot;family&quot;:&quot;Varki&quot;,&quot;given&quot;:&quot;Ajit&quot;,&quot;parse-names&quot;:false,&quot;dropping-particle&quot;:&quot;&quot;,&quot;non-dropping-particle&quot;:&quot;&quot;},{&quot;family&quot;:&quot;Cummings&quot;,&quot;given&quot;:&quot;Richard D&quot;,&quot;parse-names&quot;:false,&quot;dropping-particle&quot;:&quot;&quot;,&quot;non-dropping-particle&quot;:&quot;&quot;},{&quot;family&quot;:&quot;Aebi&quot;,&quot;given&quot;:&quot;Markus&quot;,&quot;parse-names&quot;:false,&quot;dropping-particle&quot;:&quot;&quot;,&quot;non-dropping-particle&quot;:&quot;&quot;},{&quot;family&quot;:&quot;Packer&quot;,&quot;given&quot;:&quot;Nicole H&quot;,&quot;parse-names&quot;:false,&quot;dropping-particle&quot;:&quot;&quot;,&quot;non-dropping-particle&quot;:&quot;&quot;},{&quot;family&quot;:&quot;Seeberger&quot;,&quot;given&quot;:&quot;Peter H&quot;,&quot;parse-names&quot;:false,&quot;dropping-particle&quot;:&quot;&quot;,&quot;non-dropping-particle&quot;:&quot;&quot;},{&quot;family&quot;:&quot;Esko&quot;,&quot;given&quot;:&quot;Jeffrey D&quot;,&quot;parse-names&quot;:false,&quot;dropping-particle&quot;:&quot;&quot;,&quot;non-dropping-particle&quot;:&quot;&quot;},{&quot;family&quot;:&quot;Stanley&quot;,&quot;given&quot;:&quot;Pamela&quot;,&quot;parse-names&quot;:false,&quot;dropping-particle&quot;:&quot;&quot;,&quot;non-dropping-particle&quot;:&quot;&quot;},{&quot;family&quot;:&quot;Hart&quot;,&quot;given&quot;:&quot;Gerald&quot;,&quot;parse-names&quot;:false,&quot;dropping-particle&quot;:&quot;&quot;,&quot;non-dropping-particle&quot;:&quot;&quot;},{&quot;family&quot;:&quot;Darvill&quot;,&quot;given&quot;:&quot;Alan&quot;,&quot;parse-names&quot;:false,&quot;dropping-particle&quot;:&quot;&quot;,&quot;non-dropping-particle&quot;:&quot;&quot;},{&quot;family&quot;:&quot;Kinoshita&quot;,&quot;given&quot;:&quot;Taroh&quot;,&quot;parse-names&quot;:false,&quot;dropping-particle&quot;:&quot;&quot;,&quot;non-dropping-particle&quot;:&quot;&quot;},{&quot;family&quot;:&quot;Prestegard&quot;,&quot;given&quot;:&quot;James J&quot;,&quot;parse-names&quot;:false,&quot;dropping-particle&quot;:&quot;&quot;,&quot;non-dropping-particle&quot;:&quot;&quot;},{&quot;family&quot;:&quot;Schnaar&quot;,&quot;given&quot;:&quot;Ronald L&quot;,&quot;parse-names&quot;:false,&quot;dropping-particle&quot;:&quot;&quot;,&quot;non-dropping-particle&quot;:&quot;&quot;},{&quot;family&quot;:&quot;Freeze&quot;,&quot;given&quot;:&quot;Hudson H&quot;,&quot;parse-names&quot;:false,&quot;dropping-particle&quot;:&quot;&quot;,&quot;non-dropping-particle&quot;:&quot;&quot;},{&quot;family&quot;:&quot;Marth&quot;,&quot;given&quot;:&quot;Jamey D&quot;,&quot;parse-names&quot;:false,&quot;dropping-particle&quot;:&quot;&quot;,&quot;non-dropping-particle&quot;:&quot;&quot;},{&quot;family&quot;:&quot;Bertozzi&quot;,&quot;given&quot;:&quot;Carolyn R&quot;,&quot;parse-names&quot;:false,&quot;dropping-particle&quot;:&quot;&quot;,&quot;non-dropping-particle&quot;:&quot;&quot;},{&quot;family&quot;:&quot;Etzler&quot;,&quot;given&quot;:&quot;Marilynn E&quot;,&quot;parse-names&quot;:false,&quot;dropping-particle&quot;:&quot;&quot;,&quot;non-dropping-particle&quot;:&quot;&quot;},{&quot;family&quot;:&quot;Frank&quot;,&quot;given&quot;:&quot;Martin&quot;,&quot;parse-names&quot;:false,&quot;dropping-particle&quot;:&quot;&quot;,&quot;non-dropping-particle&quot;:&quot;&quot;},{&quot;family&quot;:&quot;Vliegenthart&quot;,&quot;given&quot;:&quot;Johannes FG&quot;,&quot;parse-names&quot;:false,&quot;dropping-particle&quot;:&quot;&quot;,&quot;non-dropping-particle&quot;:&quot;&quot;},{&quot;family&quot;:&quot;Lütteke&quot;,&quot;given&quot;:&quot;Thomas&quot;,&quot;parse-names&quot;:false,&quot;dropping-particle&quot;:&quot;&quot;,&quot;non-dropping-particle&quot;:&quot;&quot;},{&quot;family&quot;:&quot;Perez&quot;,&quot;given&quot;:&quot;Serge&quot;,&quot;parse-names&quot;:false,&quot;dropping-particle&quot;:&quot;&quot;,&quot;non-dropping-particle&quot;:&quot;&quot;},{&quot;family&quot;:&quot;Bolton&quot;,&quot;given&quot;:&quot;Evan&quot;,&quot;parse-names&quot;:false,&quot;dropping-particle&quot;:&quot;&quot;,&quot;non-dropping-particle&quot;:&quot;&quot;},{&quot;family&quot;:&quot;Rudd&quot;,&quot;given&quot;:&quot;Pauline&quot;,&quot;parse-names&quot;:false,&quot;dropping-particle&quot;:&quot;&quot;,&quot;non-dropping-particle&quot;:&quot;&quot;},{&quot;family&quot;:&quot;Paulson&quot;,&quot;given&quot;:&quot;James&quot;,&quot;parse-names&quot;:false,&quot;dropping-particle&quot;:&quot;&quot;,&quot;non-dropping-particle&quot;:&quot;&quot;},{&quot;family&quot;:&quot;Kanehisa&quot;,&quot;given&quot;:&quot;Minoru&quot;,&quot;parse-names&quot;:false,&quot;dropping-particle&quot;:&quot;&quot;,&quot;non-dropping-particle&quot;:&quot;&quot;},{&quot;family&quot;:&quot;Toukach&quot;,&quot;given&quot;:&quot;Philip&quot;,&quot;parse-names&quot;:false,&quot;dropping-particle&quot;:&quot;&quot;,&quot;non-dropping-particle&quot;:&quot;&quot;},{&quot;family&quot;:&quot;Aoki-Kinoshita&quot;,&quot;given&quot;:&quot;Kiyoko F&quot;,&quot;parse-names&quot;:false,&quot;dropping-particle&quot;:&quot;&quot;,&quot;non-dropping-particle&quot;:&quot;&quot;},{&quot;family&quot;:&quot;Dell&quot;,&quot;given&quot;:&quot;Anne&quot;,&quot;parse-names&quot;:false,&quot;dropping-particle&quot;:&quot;&quot;,&quot;non-dropping-particle&quot;:&quot;&quot;},{&quot;family&quot;:&quot;Narimatsu&quot;,&quot;given&quot;:&quot;Hisashi&quot;,&quot;parse-names&quot;:false,&quot;dropping-particle&quot;:&quot;&quot;,&quot;non-dropping-particle&quot;:&quot;&quot;},{&quot;family&quot;:&quot;York&quot;,&quot;given&quot;:&quot;William&quot;,&quot;parse-names&quot;:false,&quot;dropping-particle&quot;:&quot;&quot;,&quot;non-dropping-particle&quot;:&quot;&quot;},{&quot;family&quot;:&quot;Taniguchi&quot;,&quot;given&quot;:&quot;Naoyuki&quot;,&quot;parse-names&quot;:false,&quot;dropping-particle&quot;:&quot;&quot;,&quot;non-dropping-particle&quot;:&quot;&quot;},{&quot;family&quot;:&quot;Kornfeld&quot;,&quot;given&quot;:&quot;Stuart&quot;,&quot;parse-names&quot;:false,&quot;dropping-particle&quot;:&quot;&quot;,&quot;non-dropping-particle&quot;:&quot;&quot;}],&quot;container-title&quot;:&quot;Glycobiology&quot;,&quot;container-title-short&quot;:&quot;Glycobiology&quot;,&quot;DOI&quot;:&quot;10.1093/glycob/cwv091&quot;,&quot;ISSN&quot;:&quot;0959-6658&quot;,&quot;issued&quot;:{&quot;date-parts&quot;:[[2015,12,5]]},&quot;page&quot;:&quot;1323-1324&quot;,&quot;issue&quot;:&quot;12&quot;,&quot;volume&quot;:&quot;25&quot;},&quot;isTemporary&quot;:false}]},{&quot;citationID&quot;:&quot;MENDELEY_CITATION_daad4a88-2cdd-4305-98ba-32215e9809ca&quot;,&quot;properties&quot;:{&quot;noteIndex&quot;:0},&quot;isEdited&quot;:false,&quot;manualOverride&quot;:{&quot;isManuallyOverridden&quot;:false,&quot;citeprocText&quot;:&quot;(42)&quot;,&quot;manualOverrideText&quot;:&quot;&quot;},&quot;citationTag&quot;:&quot;MENDELEY_CITATION_v3_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&quot;,&quot;citationItems&quot;:[{&quot;id&quot;:&quot;83ff45ad-1a04-3cac-b0f2-98a468be730b&quot;,&quot;itemData&quot;:{&quot;type&quot;:&quot;article-journal&quot;,&quot;id&quot;:&quot;83ff45ad-1a04-3cac-b0f2-98a468be730b&quot;,&quot;title&quot;:&quot;GlycoWorkbench: A Tool for the Computer-Assisted Annotation of Mass Spectra of Glycans&quot;,&quot;author&quot;:[{&quot;family&quot;:&quot;Ceroni&quot;,&quot;given&quot;:&quot;Alessio&quot;,&quot;parse-names&quot;:false,&quot;dropping-particle&quot;:&quot;&quot;,&quot;non-dropping-particle&quot;:&quot;&quot;},{&quot;family&quot;:&quot;Maass&quot;,&quot;given&quot;:&quot;Kai&quot;,&quot;parse-names&quot;:false,&quot;dropping-particle&quot;:&quot;&quot;,&quot;non-dropping-particle&quot;:&quot;&quot;},{&quot;family&quot;:&quot;Geyer&quot;,&quot;given&quot;:&quot;Hildegard&quot;,&quot;parse-names&quot;:false,&quot;dropping-particle&quot;:&quot;&quot;,&quot;non-dropping-particle&quot;:&quot;&quot;},{&quot;family&quot;:&quot;Geyer&quot;,&quot;given&quot;:&quot;Rudolf&quot;,&quot;parse-names&quot;:false,&quot;dropping-particle&quot;:&quot;&quot;,&quot;non-dropping-particle&quot;:&quot;&quot;},{&quot;family&quot;:&quot;Dell&quot;,&quot;given&quot;:&quot;Anne&quot;,&quot;parse-names&quot;:false,&quot;dropping-particle&quot;:&quot;&quot;,&quot;non-dropping-particle&quot;:&quot;&quot;},{&quot;family&quot;:&quot;Haslam&quot;,&quot;given&quot;:&quot;Stuart M.&quot;,&quot;parse-names&quot;:false,&quot;dropping-particle&quot;:&quot;&quot;,&quot;non-dropping-particle&quot;:&quot;&quot;}],&quot;container-title&quot;:&quot;Journal of Proteome Research&quot;,&quot;DOI&quot;:&quot;10.1021/pr7008252&quot;,&quot;ISSN&quot;:&quot;1535-3893&quot;,&quot;issued&quot;:{&quot;date-parts&quot;:[[2008,4,1]]},&quot;page&quot;:&quot;1650-1659&quot;,&quot;issue&quot;:&quot;4&quot;,&quot;volume&quot;:&quot;7&quot;,&quot;container-title-short&quot;:&quot;&quot;},&quot;isTemporary&quot;:false}]},{&quot;citationID&quot;:&quot;MENDELEY_CITATION_a0a1f4fa-ea8b-4098-afe7-676b32100938&quot;,&quot;properties&quot;:{&quot;noteIndex&quot;:0},&quot;isEdited&quot;:false,&quot;manualOverride&quot;:{&quot;isManuallyOverridden&quot;:false,&quot;citeprocText&quot;:&quot;(37)&quot;,&quot;manualOverrideText&quot;:&quot;&quot;},&quot;citationTag&quot;:&quot;MENDELEY_CITATION_v3_eyJjaXRhdGlvbklEIjoiTUVOREVMRVlfQ0lUQVRJT05fYTBhMWY0ZmEtZWE4Yi00MDk4LWFmZTctNjc2YjMyMTAwOTM4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1026c2ac-ca07-440a-8db5-9f71bccb4a34&quot;,&quot;properties&quot;:{&quot;noteIndex&quot;:0},&quot;isEdited&quot;:false,&quot;manualOverride&quot;:{&quot;isManuallyOverridden&quot;:false,&quot;citeprocText&quot;:&quot;(37)&quot;,&quot;manualOverrideText&quot;:&quot;&quot;},&quot;citationTag&quot;:&quot;MENDELEY_CITATION_v3_eyJjaXRhdGlvbklEIjoiTUVOREVMRVlfQ0lUQVRJT05fMTAyNmMyYWMtY2EwNy00NDBhLThkYjUtOWY3MWJjY2I0YTM0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6e570879-7942-4d4d-836d-1c460db4be16&quot;,&quot;properties&quot;:{&quot;noteIndex&quot;:0},&quot;isEdited&quot;:false,&quot;manualOverride&quot;:{&quot;isManuallyOverridden&quot;:false,&quot;citeprocText&quot;:&quot;(43, 44)&quot;,&quot;manualOverrideText&quot;:&quot;&quot;},&quot;citationTag&quot;:&quot;MENDELEY_CITATION_v3_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&quot;,&quot;citationItems&quot;:[{&quot;id&quot;:&quot;6bbc6a1a-54c5-33db-a3c5-97b870abc266&quot;,&quot;itemData&quot;:{&quot;type&quot;:&quot;article-journal&quot;,&quot;id&quot;:&quot;6bbc6a1a-54c5-33db-a3c5-97b870abc266&quot;,&quot;title&quot;:&quot;Energy-resolved collision-induced dissociation pathways of model N-linked glycopeptides: implications for capturing glycan connectivity and peptide sequence in a single experiment&quot;,&quot;author&quot;:[{&quot;family&quot;:&quot;Kolli&quot;,&quot;given&quot;:&quot;Venkata&quot;,&quot;parse-names&quot;:false,&quot;dropping-particle&quot;:&quot;&quot;,&quot;non-dropping-particle&quot;:&quot;&quot;},{&quot;family&quot;:&quot;Dodds&quot;,&quot;given&quot;:&quot;Eric D.&quot;,&quot;parse-names&quot;:false,&quot;dropping-particle&quot;:&quot;&quot;,&quot;non-dropping-particle&quot;:&quot;&quot;}],&quot;container-title&quot;:&quot;The Analyst&quot;,&quot;container-title-short&quot;:&quot;Analyst&quot;,&quot;DOI&quot;:&quot;10.1039/c3an02342g&quot;,&quot;ISSN&quot;:&quot;0003-2654&quot;,&quot;issued&quot;:{&quot;date-parts&quot;:[[2014]]},&quot;page&quot;:&quot;2144&quot;,&quot;issue&quot;:&quot;9&quot;,&quot;volume&quot;:&quot;139&quot;},&quot;isTemporary&quot;:false},{&quot;id&quot;:&quot;873ac4c1-8941-339b-8a77-aad7289d9553&quot;,&quot;itemData&quot;:{&quot;type&quot;:&quot;article-journal&quot;,&quot;id&quot;:&quot;873ac4c1-8941-339b-8a77-aad7289d9553&quot;,&quot;title&quot;:&quot;Low Collision Energy Fragmentation in Structure-Specific Glycoproteomics Analysis&quot;,&quot;author&quot;:[{&quot;family&quot;:&quot;Sanda&quot;,&quot;given&quot;:&quot;Miloslav&quot;,&quot;parse-names&quot;:false,&quot;dropping-particle&quot;:&quot;&quot;,&quot;non-dropping-particle&quot;:&quot;&quot;},{&quot;family&quot;:&quot;Benicky&quot;,&quot;given&quot;:&quot;Julius&quot;,&quot;parse-names&quot;:false,&quot;dropping-particle&quot;:&quot;&quot;,&quot;non-dropping-particle&quot;:&quot;&quot;},{&quot;family&quot;:&quot;Goldman&quot;,&quot;given&quot;:&quot;Radoslav&quot;,&quot;parse-names&quot;:false,&quot;dropping-particle&quot;:&quot;&quot;,&quot;non-dropping-particle&quot;:&quot;&quot;}],&quot;container-title&quot;:&quot;Analytical Chemistry&quot;,&quot;DOI&quot;:&quot;10.1021/acs.analchem.0c00519&quot;,&quot;ISSN&quot;:&quot;0003-2700&quot;,&quot;issued&quot;:{&quot;date-parts&quot;:[[2020,6,16]]},&quot;page&quot;:&quot;8262-8267&quot;,&quot;issue&quot;:&quot;12&quot;,&quot;volume&quot;:&quot;92&quot;,&quot;container-title-short&quot;:&quot;&quot;},&quot;isTemporary&quot;:false}]},{&quot;citationID&quot;:&quot;MENDELEY_CITATION_619d63f7-fdac-4434-858f-916b2e82e195&quot;,&quot;properties&quot;:{&quot;noteIndex&quot;:0},&quot;isEdited&quot;:false,&quot;manualOverride&quot;:{&quot;isManuallyOverridden&quot;:false,&quot;citeprocText&quot;:&quot;(15)&quot;,&quot;manualOverrideText&quot;:&quot;&quot;},&quot;citationTag&quot;:&quot;MENDELEY_CITATION_v3_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&quot;,&quot;citationItems&quot;:[{&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citationID&quot;:&quot;MENDELEY_CITATION_075ff75b-c6bf-4edf-ab9b-4e5d3776022e&quot;,&quot;properties&quot;:{&quot;noteIndex&quot;:0},&quot;isEdited&quot;:false,&quot;manualOverride&quot;:{&quot;isManuallyOverridden&quot;:false,&quot;citeprocText&quot;:&quot;(34, 40, 45, 46)&quot;,&quot;manualOverrideText&quot;:&quot;&quot;},&quot;citationTag&quot;:&quot;MENDELEY_CITATION_v3_eyJjaXRhdGlvbklEIjoiTUVOREVMRVlfQ0lUQVRJT05fMDc1ZmY3NWItYzZiZi00ZWRmLWFiOWItNGU1ZDM3NzYwMjJl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318bfe3f-f9e2-4046-bf6f-94651d7c7910&quot;,&quot;properties&quot;:{&quot;noteIndex&quot;:0},&quot;isEdited&quot;:false,&quot;manualOverride&quot;:{&quot;isManuallyOverridden&quot;:false,&quot;citeprocText&quot;:&quot;(47)&quot;,&quot;manualOverrideText&quot;:&quot;&quot;},&quot;citationTag&quot;:&quot;MENDELEY_CITATION_v3_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&quot;,&quot;citationItems&quot;:[{&quot;id&quot;:&quot;5c81b2d5-c7aa-3d4f-ab9c-7e1a3b26a8fe&quot;,&quot;itemData&quot;:{&quot;type&quot;:&quot;article-journal&quot;,&quot;id&quot;:&quot;5c81b2d5-c7aa-3d4f-ab9c-7e1a3b26a8fe&quot;,&quot;title&quot;:&quot;Proteome Analysis of Human Neutrophil Granulocytes From Patients With Monogenic Disease Using Data-independent Acquisition.&quot;,&quot;author&quot;:[{&quot;family&quot;:&quot;Grabowski&quot;,&quot;given&quot;:&quot;Piotr&quot;,&quot;parse-names&quot;:false,&quot;dropping-particle&quot;:&quot;&quot;,&quot;non-dropping-particle&quot;:&quot;&quot;},{&quot;family&quot;:&quot;Hesse&quot;,&quot;given&quot;:&quot;Sebastian&quot;,&quot;parse-names&quot;:false,&quot;dropping-particle&quot;:&quot;&quot;,&quot;non-dropping-particle&quot;:&quot;&quot;},{&quot;family&quot;:&quot;Hollizeck&quot;,&quot;given&quot;:&quot;Sebastian&quot;,&quot;parse-names&quot;:false,&quot;dropping-particle&quot;:&quot;&quot;,&quot;non-dropping-particle&quot;:&quot;&quot;},{&quot;family&quot;:&quot;Rohlfs&quot;,&quot;given&quot;:&quot;Meino&quot;,&quot;parse-names&quot;:false,&quot;dropping-particle&quot;:&quot;&quot;,&quot;non-dropping-particle&quot;:&quot;&quot;},{&quot;family&quot;:&quot;Behrends&quot;,&quot;given&quot;:&quot;Uta&quot;,&quot;parse-names&quot;:false,&quot;dropping-particle&quot;:&quot;&quot;,&quot;non-dropping-particle&quot;:&quot;&quot;},{&quot;family&quot;:&quot;Sherkat&quot;,&quot;given&quot;:&quot;Roya&quot;,&quot;parse-names&quot;:false,&quot;dropping-particle&quot;:&quot;&quot;,&quot;non-dropping-particle&quot;:&quot;&quot;},{&quot;family&quot;:&quot;Tamary&quot;,&quot;given&quot;:&quot;Hannah&quot;,&quot;parse-names&quot;:false,&quot;dropping-particle&quot;:&quot;&quot;,&quot;non-dropping-particle&quot;:&quot;&quot;},{&quot;family&quot;:&quot;Ünal&quot;,&quot;given&quot;:&quot;Ekrem&quot;,&quot;parse-names&quot;:false,&quot;dropping-particle&quot;:&quot;&quot;,&quot;non-dropping-particle&quot;:&quot;&quot;},{&quot;family&quot;:&quot;Somech&quot;,&quot;given&quot;:&quot;Raz&quot;,&quot;parse-names&quot;:false,&quot;dropping-particle&quot;:&quot;&quot;,&quot;non-dropping-particle&quot;:&quot;&quot;},{&quot;family&quot;:&quot;Patıroğlu&quot;,&quot;given&quot;:&quot;Türkan&quot;,&quot;parse-names&quot;:false,&quot;dropping-particle&quot;:&quot;&quot;,&quot;non-dropping-particle&quot;:&quot;&quot;},{&quot;family&quot;:&quot;Canzar&quot;,&quot;given&quot;:&quot;Stefan&quot;,&quot;parse-names&quot;:false,&quot;dropping-particle&quot;:&quot;&quot;,&quot;non-dropping-particle&quot;:&quot;&quot;},{&quot;family&quot;:&quot;Werff Ten Bosch&quot;,&quot;given&quot;:&quot;Jutte&quot;,&quot;parse-names&quot;:false,&quot;dropping-particle&quot;:&quot;&quot;,&quot;non-dropping-particle&quot;:&quot;van der&quot;},{&quot;family&quot;:&quot;Klein&quot;,&quot;given&quot;:&quot;Christoph&quot;,&quot;parse-names&quot;:false,&quot;dropping-particle&quot;:&quot;&quot;,&quot;non-dropping-particle&quot;:&quot;&quot;},{&quot;family&quot;:&quot;Rappsilber&quot;,&quot;given&quot;:&quot;Juri&quot;,&quot;parse-names&quot;:false,&quot;dropping-particle&quot;:&quot;&quot;,&quot;non-dropping-particle&quot;:&quot;&quot;}],&quot;container-title&quot;:&quot;Molecular &amp; cellular proteomics : MCP&quot;,&quot;container-title-short&quot;:&quot;Mol Cell Proteomics&quot;,&quot;DOI&quot;:&quot;10.1074/mcp.RA118.001141&quot;,&quot;ISSN&quot;:&quot;1535-9484&quot;,&quot;PMID&quot;:&quot;30630937&quot;,&quot;issued&quot;:{&quot;date-parts&quot;:[[2019]]},&quot;page&quot;:&quot;760-772&quot;,&quot;abstract&quot;:&quot;Neutrophil granulocytes are critical mediators of innate immunity and tissue regeneration. Rare diseases of neutrophil granulocytes may affect their differentiation and/or functions. However, there are very few validated diagnostic tests assessing the functions of neutrophil granulocytes in these diseases. Here, we set out to probe omics analysis as a novel diagnostic platform for patients with defective differentiation and function of neutrophil granulocytes. We analyzed highly purified neutrophil granulocytes from 68 healthy individuals and 16 patients with rare monogenic diseases. Cells were isolated from fresh venous blood (purity &gt;99%) and used to create a spectral library covering almost 8000 proteins using strong cation exchange fractionation. Patient neutrophil samples were then analyzed by data-independent acquisition proteomics, quantifying 4154 proteins in each sample. Neutrophils with mutations in the neutrophil elastase gene ELANE showed large proteome changes that suggest these mutations may affect maturation of neutrophil granulocytes and initiate misfolded protein response and cellular stress mechanisms. In contrast, only few proteins changed in patients with leukocyte adhesion deficiency (LAD) and chronic granulomatous disease (CGD). Strikingly, neutrophil transcriptome analysis showed no correlation with its proteome. In case of two patients with undetermined genetic causes, proteome analysis guided the targeted genetic diagnostics and uncovered the underlying genomic mutations. Data-independent acquisition proteomics may help to define novel pathomechanisms in neutrophil diseases and provide a clinically useful diagnostic dimension.&quot;,&quot;issue&quot;:&quot;4&quot;,&quot;volume&quot;:&quot;18&quot;},&quot;isTemporary&quot;:false}]},{&quot;citationID&quot;:&quot;MENDELEY_CITATION_a270259c-daa3-4452-a2d7-ce41659864fa&quot;,&quot;properties&quot;:{&quot;noteIndex&quot;:0},&quot;isEdited&quot;:false,&quot;manualOverride&quot;:{&quot;isManuallyOverridden&quot;:false,&quot;citeprocText&quot;:&quot;(48)&quot;,&quot;manualOverrideText&quot;:&quot;&quot;},&quot;citationTag&quot;:&quot;MENDELEY_CITATION_v3_eyJjaXRhdGlvbklEIjoiTUVOREVMRVlfQ0lUQVRJT05fYTI3MDI1OWMtZGFhMy00NDUyLWEyZDctY2U0MTY1OTg2NGZh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e6e9fc9-857b-4a11-acc6-115dddd328fe&quot;,&quot;properties&quot;:{&quot;noteIndex&quot;:0},&quot;isEdited&quot;:false,&quot;manualOverride&quot;:{&quot;isManuallyOverridden&quot;:false,&quot;citeprocText&quot;:&quot;(48)&quot;,&quot;manualOverrideText&quot;:&quot;&quot;},&quot;citationTag&quot;:&quot;MENDELEY_CITATION_v3_eyJjaXRhdGlvbklEIjoiTUVOREVMRVlfQ0lUQVRJT05fYWU2ZTlmYzktODU3Yi00YTExLWFjYzYtMTE1ZGRkZDMyOGZl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1c2be8a-98b7-4ded-9fcb-18f776d9d5e4&quot;,&quot;properties&quot;:{&quot;noteIndex&quot;:0},&quot;isEdited&quot;:false,&quot;manualOverride&quot;:{&quot;isManuallyOverridden&quot;:false,&quot;citeprocText&quot;:&quot;(34)&quot;,&quot;manualOverrideText&quot;:&quot;&quot;},&quot;citationTag&quot;:&quot;MENDELEY_CITATION_v3_eyJjaXRhdGlvbklEIjoiTUVOREVMRVlfQ0lUQVRJT05fYTFjMmJlOGEtOThiNy00ZGVkLTlmY2ItMThmNzc2ZDlkNWU0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9b76a967-b260-4389-8158-0c92cae7f94c&quot;,&quot;properties&quot;:{&quot;noteIndex&quot;:0},&quot;isEdited&quot;:false,&quot;manualOverride&quot;:{&quot;isManuallyOverridden&quot;:false,&quot;citeprocText&quot;:&quot;(49, 50)&quot;,&quot;manualOverrideText&quot;:&quot;&quot;},&quot;citationTag&quot;:&quot;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&quot;,&quot;citationItems&quot;:[{&quot;id&quot;:&quot;d82ba233-e9f8-3938-994f-f460a2da2011&quot;,&quot;itemData&quot;:{&quot;type&quot;:&quot;article-journal&quot;,&quot;id&quot;:&quot;d82ba233-e9f8-3938-994f-f460a2da2011&quot;,&quot;title&quot;:&quot;Maturing Glycoproteomics Technologies Provide Unique Structural Insights into the N-glycoproteome and Its Regulation in Health and Disease&quot;,&quot;author&quot;:[{&quot;family&quot;:&quot;Thaysen-Andersen&quot;,&quot;given&quot;:&quot;Morten&quot;,&quot;parse-names&quot;:false,&quot;dropping-particle&quot;:&quot;&quot;,&quot;non-dropping-particle&quot;:&quot;&quot;},{&quot;family&quot;:&quot;Packer&quot;,&quot;given&quot;:&quot;Nicolle H.&quot;,&quot;parse-names&quot;:false,&quot;dropping-particle&quot;:&quot;&quot;,&quot;non-dropping-particle&quot;:&quot;&quot;},{&quot;family&quot;:&quot;Schulz&quot;,&quot;given&quot;:&quot;Benjamin L.&quot;,&quot;parse-names&quot;:false,&quot;dropping-particle&quot;:&quot;&quot;,&quot;non-dropping-particle&quot;:&quot;&quot;}],&quot;container-title&quot;:&quot;Molecular &amp; Cellular Proteomics&quot;,&quot;DOI&quot;:&quot;10.1074/mcp.O115.057638&quot;,&quot;ISSN&quot;:&quot;15359476&quot;,&quot;issued&quot;:{&quot;date-parts&quot;:[[2016,6]]},&quot;page&quot;:&quot;1773-1790&quot;,&quot;issue&quot;:&quot;6&quot;,&quot;volume&quot;:&quot;15&quot;,&quot;container-title-short&quot;:&quot;&quot;},&quot;isTemporary&quot;:false},{&quot;id&quot;:&quot;877bef37-d936-3491-bf21-077a319d1834&quot;,&quot;itemData&quot;:{&quot;type&quot;:&quot;article-journal&quot;,&quot;id&quot;:&quot;877bef37-d936-3491-bf21-077a319d1834&quot;,&quot;title&quot;:&quot;Community evaluation of glycoproteomics informatics solutions reveals high-performance search strategies for serum glycopeptide analysis&quot;,&quot;author&quot;:[{&quot;family&quot;:&quot;Kawahara&quot;,&quot;given&quot;:&quot;Rebeca&quot;,&quot;parse-names&quot;:false,&quot;dropping-particle&quot;:&quot;&quot;,&quot;non-dropping-particle&quot;:&quot;&quot;},{&quot;family&quot;:&quot;Chernykh&quot;,&quot;given&quot;:&quot;Anastasia&quot;,&quot;parse-names&quot;:false,&quot;dropping-particle&quot;:&quot;&quot;,&quot;non-dropping-particle&quot;:&quot;&quot;},{&quot;family&quot;:&quot;Alagesan&quot;,&quot;given&quot;:&quot;Kathirvel&quot;,&quot;parse-names&quot;:false,&quot;dropping-particle&quot;:&quot;&quot;,&quot;non-dropping-particle&quot;:&quot;&quot;},{&quot;family&quot;:&quot;Bern&quot;,&quot;given&quot;:&quot;Marshall&quot;,&quot;parse-names&quot;:false,&quot;dropping-particle&quot;:&quot;&quot;,&quot;non-dropping-particle&quot;:&quot;&quot;},{&quot;family&quot;:&quot;Cao&quot;,&quot;given&quot;:&quot;Weiqian&quot;,&quot;parse-names&quot;:false,&quot;dropping-particle&quot;:&quot;&quot;,&quot;non-dropping-particle&quot;:&quot;&quot;},{&quot;family&quot;:&quot;Chalkley&quot;,&quot;given&quot;:&quot;Robert J.&quot;,&quot;parse-names&quot;:false,&quot;dropping-particle&quot;:&quot;&quot;,&quot;non-dropping-particle&quot;:&quot;&quot;},{&quot;family&quot;:&quot;Cheng&quot;,&quot;given&quot;:&quot;Kai&quot;,&quot;parse-names&quot;:false,&quot;dropping-particle&quot;:&quot;&quot;,&quot;non-dropping-particle&quot;:&quot;&quot;},{&quot;family&quot;:&quot;Choo&quot;,&quot;given&quot;:&quot;Matthew S.&quot;,&quot;parse-names&quot;:false,&quot;dropping-particle&quot;:&quot;&quot;,&quot;non-dropping-particle&quot;:&quot;&quot;},{&quot;family&quot;:&quot;Edwards&quot;,&quot;given&quot;:&quot;Nathan&quot;,&quot;parse-names&quot;:false,&quot;dropping-particle&quot;:&quot;&quot;,&quot;non-dropping-particle&quot;:&quot;&quot;},{&quot;family&quot;:&quot;Goldman&quot;,&quot;given&quot;:&quot;Radoslav&quot;,&quot;parse-names&quot;:false,&quot;dropping-particle&quot;:&quot;&quot;,&quot;non-dropping-particle&quot;:&quot;&quot;},{&quot;family&quot;:&quot;Hoffmann&quot;,&quot;given&quot;:&quot;Marcus&quot;,&quot;parse-names&quot;:false,&quot;dropping-particle&quot;:&quot;&quot;,&quot;non-dropping-particle&quot;:&quot;&quot;},{&quot;family&quot;:&quot;Hu&quot;,&quot;given&quot;:&quot;Yingwei&quot;,&quot;parse-names&quot;:false,&quot;dropping-particle&quot;:&quot;&quot;,&quot;non-dropping-particle&quot;:&quot;&quot;},{&quot;family&quot;:&quot;Huang&quot;,&quot;given&quot;:&quot;Yifan&quot;,&quot;parse-names&quot;:false,&quot;dropping-particle&quot;:&quot;&quot;,&quot;non-dropping-particle&quot;:&quot;&quot;},{&quot;family&quot;:&quot;Kim&quot;,&quot;given&quot;:&quot;Jin Young&quot;,&quot;parse-names&quot;:false,&quot;dropping-particle&quot;:&quot;&quot;,&quot;non-dropping-particle&quot;:&quot;&quot;},{&quot;family&quot;:&quot;Kletter&quot;,&quot;given&quot;:&quot;Doron&quot;,&quot;parse-names&quot;:false,&quot;dropping-particle&quot;:&quot;&quot;,&quot;non-dropping-particle&quot;:&quot;&quot;},{&quot;family&quot;:&quot;Liquet&quot;,&quot;given&quot;:&quot;Benoit&quot;,&quot;parse-names&quot;:false,&quot;dropping-particle&quot;:&quot;&quot;,&quot;non-dropping-particle&quot;:&quot;&quot;},{&quot;family&quot;:&quot;Liu&quot;,&quot;given&quot;:&quot;Mingqi&quot;,&quot;parse-names&quot;:false,&quot;dropping-particle&quot;:&quot;&quot;,&quot;non-dropping-particle&quot;:&quot;&quot;},{&quot;family&quot;:&quot;Mechref&quot;,&quot;given&quot;:&quot;Yehia&quot;,&quot;parse-names&quot;:false,&quot;dropping-particle&quot;:&quot;&quot;,&quot;non-dropping-particle&quot;:&quot;&quot;},{&quot;family&quot;:&quot;Meng&quot;,&quot;given&quot;:&quot;Bo&quot;,&quot;parse-names&quot;:false,&quot;dropping-particle&quot;:&quot;&quot;,&quot;non-dropping-particle&quot;:&quot;&quot;},{&quot;family&quot;:&quot;Neelamegham&quot;,&quot;given&quot;:&quot;Sriram&quot;,&quot;parse-names&quot;:false,&quot;dropping-particle&quot;:&quot;&quot;,&quot;non-dropping-particle&quot;:&quot;&quot;},{&quot;family&quot;:&quot;Nguyen-Khuong&quot;,&quot;given&quot;:&quot;Terry&quot;,&quot;parse-names&quot;:false,&quot;dropping-particle&quot;:&quot;&quot;,&quot;non-dropping-particle&quot;:&quot;&quot;},{&quot;family&quot;:&quot;Nilsson&quot;,&quot;given&quot;:&quot;Jonas&quot;,&quot;parse-names&quot;:false,&quot;dropping-particle&quot;:&quot;&quot;,&quot;non-dropping-particle&quot;:&quot;&quot;},{&quot;family&quot;:&quot;Pap&quot;,&quot;given&quot;:&quot;Adam&quot;,&quot;parse-names&quot;:false,&quot;dropping-particle&quot;:&quot;&quot;,&quot;non-dropping-particle&quot;:&quot;&quot;},{&quot;family&quot;:&quot;Park&quot;,&quot;given&quot;:&quot;Gun Wook&quot;,&quot;parse-names&quot;:false,&quot;dropping-particle&quot;:&quot;&quot;,&quot;non-dropping-particle&quot;:&quot;&quot;},{&quot;family&quot;:&quot;Parker&quot;,&quot;given&quot;:&quot;Benjamin L.&quot;,&quot;parse-names&quot;:false,&quot;dropping-particle&quot;:&quot;&quot;,&quot;non-dropping-particle&quot;:&quot;&quot;},{&quot;family&quot;:&quot;Pegg&quot;,&quot;given&quot;:&quot;Cassandra L.&quot;,&quot;parse-names&quot;:false,&quot;dropping-particle&quot;:&quot;&quot;,&quot;non-dropping-particle&quot;:&quot;&quot;},{&quot;family&quot;:&quot;Penninger&quot;,&quot;given&quot;:&quot;Josef M.&quot;,&quot;parse-names&quot;:false,&quot;dropping-particle&quot;:&quot;&quot;,&quot;non-dropping-particle&quot;:&quot;&quot;},{&quot;family&quot;:&quot;Phung&quot;,&quot;given&quot;:&quot;Toan K.&quot;,&quot;parse-names&quot;:false,&quot;dropping-particle&quot;:&quot;&quot;,&quot;non-dropping-particle&quot;:&quot;&quot;},{&quot;family&quot;:&quot;Pioch&quot;,&quot;given&quot;:&quot;Markus&quot;,&quot;parse-names&quot;:false,&quot;dropping-particle&quot;:&quot;&quot;,&quot;non-dropping-particle&quot;:&quot;&quot;},{&quot;family&quot;:&quot;Rapp&quot;,&quot;given&quot;:&quot;Erdmann&quot;,&quot;parse-names&quot;:false,&quot;dropping-particle&quot;:&quot;&quot;,&quot;non-dropping-particle&quot;:&quot;&quot;},{&quot;family&quot;:&quot;Sakalli&quot;,&quot;given&quot;:&quot;Enes&quot;,&quot;parse-names&quot;:false,&quot;dropping-particle&quot;:&quot;&quot;,&quot;non-dropping-particle&quot;:&quot;&quot;},{&quot;family&quot;:&quot;Sanda&quot;,&quot;given&quot;:&quot;Miloslav&quot;,&quot;parse-names&quot;:false,&quot;dropping-particle&quot;:&quot;&quot;,&quot;non-dropping-particle&quot;:&quot;&quot;},{&quot;family&quot;:&quot;Schulz&quot;,&quot;given&quot;:&quot;Benjamin L.&quot;,&quot;parse-names&quot;:false,&quot;dropping-particle&quot;:&quot;&quot;,&quot;non-dropping-particle&quot;:&quot;&quot;},{&quot;family&quot;:&quot;Scott&quot;,&quot;given&quot;:&quot;Nichollas E.&quot;,&quot;parse-names&quot;:false,&quot;dropping-particle&quot;:&quot;&quot;,&quot;non-dropping-particle&quot;:&quot;&quot;},{&quot;family&quot;:&quot;Sofronov&quot;,&quot;given&quot;:&quot;Georgy&quot;,&quot;parse-names&quot;:false,&quot;dropping-particle&quot;:&quot;&quot;,&quot;non-dropping-particle&quot;:&quot;&quot;},{&quot;family&quot;:&quot;Stadlmann&quot;,&quot;given&quot;:&quot;Johannes&quot;,&quot;parse-names&quot;:false,&quot;dropping-particle&quot;:&quot;&quot;,&quot;non-dropping-particle&quot;:&quot;&quot;},{&quot;family&quot;:&quot;Vakhrushev&quot;,&quot;given&quot;:&quot;Sergey Y.&quot;,&quot;parse-names&quot;:false,&quot;dropping-particle&quot;:&quot;&quot;,&quot;non-dropping-particle&quot;:&quot;&quot;},{&quot;family&quot;:&quot;Woo&quot;,&quot;given&quot;:&quot;Christina M.&quot;,&quot;parse-names&quot;:false,&quot;dropping-particle&quot;:&quot;&quot;,&quot;non-dropping-particle&quot;:&quot;&quot;},{&quot;family&quot;:&quot;Wu&quot;,&quot;given&quot;:&quot;Hung-Yi&quot;,&quot;parse-names&quot;:false,&quot;dropping-particle&quot;:&quot;&quot;,&quot;non-dropping-particle&quot;:&quot;&quot;},{&quot;family&quot;:&quot;Yang&quot;,&quot;given&quot;:&quot;Pengyuan&quot;,&quot;parse-names&quot;:false,&quot;dropping-particle&quot;:&quot;&quot;,&quot;non-dropping-particle&quot;:&quot;&quot;},{&quot;family&quot;:&quot;Ying&quot;,&quot;given&quot;:&quot;Wantao&quot;,&quot;parse-names&quot;:false,&quot;dropping-particle&quot;:&quot;&quot;,&quot;non-dropping-particle&quot;:&quot;&quot;},{&quot;family&quot;:&quot;Zhang&quot;,&quot;given&quot;:&quot;Hui&quot;,&quot;parse-names&quot;:false,&quot;dropping-particle&quot;:&quot;&quot;,&quot;non-dropping-particle&quot;:&quot;&quot;},{&quot;family&quot;:&quot;Zhang&quot;,&quot;given&quot;:&quot;Yong&quot;,&quot;parse-names&quot;:false,&quot;dropping-particle&quot;:&quot;&quot;,&quot;non-dropping-particle&quot;:&quot;&quot;},{&quot;family&quot;:&quot;Zhao&quot;,&quot;given&quot;:&quot;Jingfu&quot;,&quot;parse-names&quot;:false,&quot;dropping-particle&quot;:&quot;&quot;,&quot;non-dropping-particle&quot;:&quot;&quot;},{&quot;family&quot;:&quot;Zaia&quot;,&quot;given&quot;:&quot;Joseph&quot;,&quot;parse-names&quot;:false,&quot;dropping-particle&quot;:&quot;&quot;,&quot;non-dropping-particle&quot;:&quot;&quot;},{&quot;family&quot;:&quot;Haslam&quot;,&quot;given&quot;:&quot;Stuart M.&quot;,&quot;parse-names&quot;:false,&quot;dropping-particle&quot;:&quot;&quot;,&quot;non-dropping-particle&quot;:&quot;&quot;},{&quot;family&quot;:&quot;Palmisano&quot;,&quot;given&quot;:&quot;Giuseppe&quot;,&quot;parse-names&quot;:false,&quot;dropping-particle&quot;:&quot;&quot;,&quot;non-dropping-particle&quot;:&quot;&quot;},{&quot;family&quot;:&quot;Yoo&quot;,&quot;given&quot;:&quot;Jong Shin&quot;,&quot;parse-names&quot;:false,&quot;dropping-particle&quot;:&quot;&quot;,&quot;non-dropping-particle&quot;:&quot;&quot;},{&quot;family&quot;:&quot;Larson&quot;,&quot;given&quot;:&quot;Göran&quot;,&quot;parse-names&quot;:false,&quot;dropping-particle&quot;:&quot;&quot;,&quot;non-dropping-particle&quot;:&quot;&quot;},{&quot;family&quot;:&quot;Khoo&quot;,&quot;given&quot;:&quot;Kai-Hooi&quot;,&quot;parse-names&quot;:false,&quot;dropping-particle&quot;:&quot;&quot;,&quot;non-dropping-particle&quot;:&quot;&quot;},{&quot;family&quot;:&quot;Medzihradszky&quot;,&quot;given&quot;:&quot;Katalin F.&quot;,&quot;parse-names&quot;:false,&quot;dropping-particle&quot;:&quot;&quot;,&quot;non-dropping-particle&quot;:&quot;&quot;},{&quot;family&quot;:&quot;Kolarich&quot;,&quot;given&quot;:&quot;Daniel&quot;,&quot;parse-names&quot;:false,&quot;dropping-particle&quot;:&quot;&quot;,&quot;non-dropping-particle&quot;:&quot;&quot;},{&quot;family&quot;:&quot;Packer&quot;,&quot;given&quot;:&quot;Nicolle H.&quot;,&quot;parse-names&quot;:false,&quot;dropping-particle&quot;:&quot;&quot;,&quot;non-dropping-particle&quot;:&quot;&quot;},{&quot;family&quot;:&quot;Thaysen-Andersen&quot;,&quot;given&quot;:&quot;Morten&quot;,&quot;parse-names&quot;:false,&quot;dropping-particle&quot;:&quot;&quot;,&quot;non-dropping-particle&quot;:&quot;&quot;}],&quot;container-title&quot;:&quot;Nature Methods&quot;,&quot;DOI&quot;:&quot;10.1038/s41592-021-01309-x&quot;,&quot;ISSN&quot;:&quot;1548-7091&quot;,&quot;issued&quot;:{&quot;date-parts&quot;:[[2021,11,1]]},&quot;page&quot;:&quot;1304-1316&quot;,&quot;abstract&quot;:&quot;&lt;p&gt; Glycoproteomics is a powerful yet analytically challenging research tool. Software packages aiding the interpretation of complex glycopeptide tandem mass spectra have appeared, but their relative performance remains untested. Conducted through the HUPO Human Glycoproteomics Initiative, this community study, comprising both developers and users of glycoproteomics software, evaluates solutions for system-wide glycopeptide analysis. The same mass spectrometry based glycoproteomics datasets from human serum were shared with participants and the relative team performance for &lt;italic&gt;N﻿-&lt;/italic&gt; and &lt;italic&gt;O&lt;/italic&gt; -glycopeptide data analysis was comprehensively established by orthogonal performance tests. Although the results were variable, several high-performance glycoproteomics informatics strategies were identified. Deep analysis of the data revealed key performance-associated search parameters and led to recommendations for improved ‘high-coverage’ and ‘high-accuracy’ glycoproteomics search solutions. This study concludes that diverse software packages for comprehensive glycopeptide data analysis exist, points to several high-performance search strategies and specifies key variables that will guide future software developments and assist informatics decision-making in glycoproteomics. &lt;/p&gt;&quot;,&quot;issue&quot;:&quot;11&quot;,&quot;volume&quot;:&quot;18&quot;,&quot;container-title-short&quot;:&quot;&quot;},&quot;isTemporary&quot;:false}]},{&quot;citationID&quot;:&quot;MENDELEY_CITATION_949dd1ac-0d65-4b02-a2b5-114d49b44212&quot;,&quot;properties&quot;:{&quot;noteIndex&quot;:0},&quot;isEdited&quot;:false,&quot;manualOverride&quot;:{&quot;isManuallyOverridden&quot;:false,&quot;citeprocText&quot;:&quot;(37)&quot;,&quot;manualOverrideText&quot;:&quot;&quot;},&quot;citationTag&quot;:&quot;MENDELEY_CITATION_v3_eyJjaXRhdGlvbklEIjoiTUVOREVMRVlfQ0lUQVRJT05fOTQ5ZGQxYWMtMGQ2NS00YjAyLWEyYjUtMTE0ZDQ5YjQ0MjEy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df5380fe-8857-46a2-9336-bf42d96f0c95&quot;,&quot;properties&quot;:{&quot;noteIndex&quot;:0},&quot;isEdited&quot;:false,&quot;manualOverride&quot;:{&quot;isManuallyOverridden&quot;:false,&quot;citeprocText&quot;:&quot;(51)&quot;,&quot;manualOverrideText&quot;:&quot;&quot;},&quot;citationTag&quot;:&quot;MENDELEY_CITATION_v3_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&quot;,&quot;citationItems&quot;:[{&quot;id&quot;:&quot;e022b3f7-ea26-3c38-b4ce-6e196a53f6d1&quot;,&quot;itemData&quot;:{&quot;type&quot;:&quot;article-journal&quot;,&quot;id&quot;:&quot;e022b3f7-ea26-3c38-b4ce-6e196a53f6d1&quot;,&quot;title&quot;:&quot;Extensive heterogeneity of glycopeptides in plasma revealed by deep glycoproteomic analysis using size-exclusion chromatography&quot;,&quot;author&quot;:[{&quot;family&quot;:&quot;Saraswat&quot;,&quot;given&quot;:&quot;Mayank&quot;,&quot;parse-names&quot;:false,&quot;dropping-particle&quot;:&quot;&quot;,&quot;non-dropping-particle&quot;:&quot;&quot;},{&quot;family&quot;:&quot;Garapati&quot;,&quot;given&quot;:&quot;Kishore&quot;,&quot;parse-names&quot;:false,&quot;dropping-particle&quot;:&quot;&quot;,&quot;non-dropping-particle&quot;:&quot;&quot;},{&quot;family&quot;:&quot;Mun&quot;,&quot;given&quot;:&quot;Dong-Gi&quot;,&quot;parse-names&quot;:false,&quot;dropping-particle&quot;:&quot;&quot;,&quot;non-dropping-particle&quot;:&quot;&quot;},{&quot;family&quot;:&quot;Pandey&quot;,&quot;given&quot;:&quot;Akhilesh&quot;,&quot;parse-names&quot;:false,&quot;dropping-particle&quot;:&quot;&quot;,&quot;non-dropping-particle&quot;:&quot;&quot;}],&quot;container-title&quot;:&quot;Molecular Omics&quot;,&quot;DOI&quot;:&quot;10.1039/D1MO00132A&quot;,&quot;ISSN&quot;:&quot;2515-4184&quot;,&quot;issued&quot;:{&quot;date-parts&quot;:[[2021]]},&quot;page&quot;:&quot;939-947&quot;,&quot;abstract&quot;:&quot;&lt;p&gt; Size-exclusion chromatography facilitates simultaneous enrichment and fractionation of &lt;italic&gt;N&lt;/italic&gt; -glycopeptides. Combining it with improved LC-MS/MS analysis achieves deep coverage of plasma &lt;italic&gt;N&lt;/italic&gt; -glycoproteome. &lt;/p&gt;&quot;,&quot;issue&quot;:&quot;6&quot;,&quot;volume&quot;:&quot;17&quot;,&quot;container-title-short&quot;:&quot;&quot;},&quot;isTemporary&quot;:false}]},{&quot;citationID&quot;:&quot;MENDELEY_CITATION_c1cd239c-2cac-458d-8243-a7ecf2b7faf1&quot;,&quot;properties&quot;:{&quot;noteIndex&quot;:0},&quot;isEdited&quot;:false,&quot;manualOverride&quot;:{&quot;isManuallyOverridden&quot;:false,&quot;citeprocText&quot;:&quot;(52, 53)&quot;,&quot;manualOverrideText&quot;:&quot;&quot;},&quot;citationTag&quot;:&quot;MENDELEY_CITATION_v3_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&quot;,&quot;citationItems&quot;:[{&quot;id&quot;:&quot;4c69ac15-a622-36d0-a0e9-7828aba03910&quot;,&quot;itemData&quot;:{&quot;type&quot;:&quot;article-journal&quot;,&quot;id&quot;:&quot;4c69ac15-a622-36d0-a0e9-7828aba03910&quot;,&quot;title&quot;:&quot;Extended O-GlcNAc on HLA Class-I-Bound Peptides&quot;,&quot;author&quot;:[{&quot;family&quot;:&quot;Marino&quot;,&quot;given&quot;:&quot;Fabio&quot;,&quot;parse-names&quot;:false,&quot;dropping-particle&quot;:&quot;&quot;,&quot;non-dropping-particle&quot;:&quot;&quot;},{&quot;family&quot;:&quot;Bern&quot;,&quot;given&quot;:&quot;Marshall&quot;,&quot;parse-names&quot;:false,&quot;dropping-particle&quot;:&quot;&quot;,&quot;non-dropping-particle&quot;:&quot;&quot;},{&quot;family&quot;:&quot;Mommen&quot;,&quot;given&quot;:&quot;Geert P. M.&quot;,&quot;parse-names&quot;:false,&quot;dropping-particle&quot;:&quot;&quot;,&quot;non-dropping-particle&quot;:&quot;&quot;},{&quot;family&quot;:&quot;Leney&quot;,&quot;given&quot;:&quot;Aneika C.&quot;,&quot;parse-names&quot;:false,&quot;dropping-particle&quot;:&quot;&quot;,&quot;non-dropping-particle&quot;:&quot;&quot;},{&quot;family&quot;:&quot;Gaans-van den Brink&quot;,&quot;given&quot;:&quot;Jacqueline A. M.&quot;,&quot;parse-names&quot;:false,&quot;dropping-particle&quot;:&quot;&quot;,&quot;non-dropping-particle&quot;:&quot;van&quot;},{&quot;family&quot;:&quot;Bonvin&quot;,&quot;given&quot;:&quot;Alexandre M. J. J.&quot;,&quot;parse-names&quot;:false,&quot;dropping-particle&quot;:&quot;&quot;,&quot;non-dropping-particle&quot;:&quot;&quot;},{&quot;family&quot;:&quot;Becker&quot;,&quot;given&quot;:&quot;Christopher&quot;,&quot;parse-names&quot;:false,&quot;dropping-particle&quot;:&quot;&quot;,&quot;non-dropping-particle&quot;:&quot;&quot;},{&quot;family&quot;:&quot;Els&quot;,&quot;given&quot;:&quot;Cécile A. C. M.&quot;,&quot;parse-names&quot;:false,&quot;dropping-particle&quot;:&quot;&quot;,&quot;non-dropping-particle&quot;:&quot;van&quot;},{&quot;family&quot;:&quot;Heck&quot;,&quot;given&quot;:&quot;Albert J. R.&quot;,&quot;parse-names&quot;:false,&quot;dropping-particle&quot;:&quot;&quot;,&quot;non-dropping-particle&quot;:&quot;&quot;}],&quot;container-title&quot;:&quot;Journal of the American Chemical Society&quot;,&quot;container-title-short&quot;:&quot;J Am Chem Soc&quot;,&quot;DOI&quot;:&quot;10.1021/jacs.5b06586&quot;,&quot;ISSN&quot;:&quot;0002-7863&quot;,&quot;issued&quot;:{&quot;date-parts&quot;:[[2015,9,2]]},&quot;page&quot;:&quot;10922-10925&quot;,&quot;issue&quot;:&quot;34&quot;,&quot;volume&quot;:&quot;137&quot;},&quot;isTemporary&quot;:false},{&quot;id&quot;:&quot;5630f6f5-4246-3ec3-a95b-f3495a668135&quot;,&quot;itemData&quot;:{&quot;type&quot;:&quot;article-journal&quot;,&quot;id&quot;:&quot;5630f6f5-4246-3ec3-a95b-f3495a668135&quot;,&quot;title&quot;:&quot;Assignment of Saccharide Identities through Analysis of Oxonium Ion Fragmentation Profiles in LC–MS/MS of Glycopeptides&quot;,&quot;author&quot;:[{&quot;family&quot;:&quot;Halim&quot;,&quot;given&quot;:&quot;Adnan&quot;,&quot;parse-names&quot;:false,&quot;dropping-particle&quot;:&quot;&quot;,&quot;non-dropping-particle&quot;:&quot;&quot;},{&quot;family&quot;:&quot;Westerlind&quot;,&quot;given&quot;:&quot;Ulrika&quot;,&quot;parse-names&quot;:false,&quot;dropping-particle&quot;:&quot;&quot;,&quot;non-dropping-particle&quot;:&quot;&quot;},{&quot;family&quot;:&quot;Pett&quot;,&quot;given&quot;:&quot;Christian&quot;,&quot;parse-names&quot;:false,&quot;dropping-particle&quot;:&quot;&quot;,&quot;non-dropping-particle&quot;:&quot;&quot;},{&quot;family&quot;:&quot;Schorlemer&quot;,&quot;given&quot;:&quot;Manuel&quot;,&quot;parse-names&quot;:false,&quot;dropping-particle&quot;:&quot;&quot;,&quot;non-dropping-particle&quot;:&quot;&quot;},{&quot;family&quot;:&quot;Rüetschi&quot;,&quot;given&quot;:&quot;Ulla&quot;,&quot;parse-names&quot;:false,&quot;dropping-particle&quot;:&quot;&quot;,&quot;non-dropping-particle&quot;:&quot;&quot;},{&quot;family&quot;:&quot;Brinkmalm&quot;,&quot;given&quot;:&quot;Gunnar&quot;,&quot;parse-names&quot;:false,&quot;dropping-particle&quot;:&quot;&quot;,&quot;non-dropping-particle&quot;:&quot;&quot;},{&quot;family&quot;:&quot;Sihlbom&quot;,&quot;given&quot;:&quot;Carina&quot;,&quot;parse-names&quot;:false,&quot;dropping-particle&quot;:&quot;&quot;,&quot;non-dropping-particle&quot;:&quot;&quot;},{&quot;family&quot;:&quot;Lengqvist&quot;,&quot;given&quot;:&quot;Johan&quot;,&quot;parse-names&quot;:false,&quot;dropping-particle&quot;:&quot;&quot;,&quot;non-dropping-particle&quot;:&quot;&quot;},{&quot;family&quot;:&quot;Larson&quot;,&quot;given&quot;:&quot;Göran&quot;,&quot;parse-names&quot;:false,&quot;dropping-particle&quot;:&quot;&quot;,&quot;non-dropping-particle&quot;:&quot;&quot;},{&quot;family&quot;:&quot;Nilsson&quot;,&quot;given&quot;:&quot;Jonas&quot;,&quot;parse-names&quot;:false,&quot;dropping-particle&quot;:&quot;&quot;,&quot;non-dropping-particle&quot;:&quot;&quot;}],&quot;container-title&quot;:&quot;Journal of Proteome Research&quot;,&quot;DOI&quot;:&quot;10.1021/pr500898r&quot;,&quot;ISSN&quot;:&quot;1535-3893&quot;,&quot;issued&quot;:{&quot;date-parts&quot;:[[2014,12,5]]},&quot;page&quot;:&quot;6024-6032&quot;,&quot;issue&quot;:&quot;12&quot;,&quot;volume&quot;:&quot;13&quot;,&quot;container-title-short&quot;:&quot;&quot;},&quot;isTemporary&quot;:false}]},{&quot;citationID&quot;:&quot;MENDELEY_CITATION_efa61ef0-a4fb-4d79-852c-b5828fc9f16e&quot;,&quot;properties&quot;:{&quot;noteIndex&quot;:0},&quot;isEdited&quot;:false,&quot;manualOverride&quot;:{&quot;isManuallyOverridden&quot;:false,&quot;citeprocText&quot;:&quot;(34, 48, 54)&quot;,&quot;manualOverrideText&quot;:&quot;&quot;},&quot;citationTag&quot;:&quot;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&quot;,&quot;citationItems&quot;:[{&quot;id&quot;:&quot;3186924d-067a-3147-859c-6ae9ea916cdf&quot;,&quot;itemData&quot;:{&quot;type&quot;:&quot;article-journal&quot;,&quot;id&quot;:&quot;3186924d-067a-3147-859c-6ae9ea916cdf&quot;,&quot;title&quot;:&quot;High-throughput Serum N-Glycomics: Method Comparison and Application to Study Rheumatoid Arthritis and Pregnancy-associated Changes&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Hennig&quot;,&quot;given&quot;:&quot;René&quot;,&quot;parse-names&quot;:false,&quot;dropping-particle&quot;:&quot;&quot;,&quot;non-dropping-particle&quot;:&quot;&quot;},{&quot;family&quot;:&quot;Gardner&quot;,&quot;given&quot;:&quot;Richard A.&quot;,&quot;parse-names&quot;:false,&quot;dropping-particle&quot;:&quot;&quot;,&quot;non-dropping-particle&quot;:&quot;&quot;},{&quot;family&quot;:&quot;O'Flaherty&quot;,&quot;given&quot;:&quot;Roisin&quot;,&quot;parse-names&quot;:false,&quot;dropping-particle&quot;:&quot;&quot;,&quot;non-dropping-particle&quot;:&quot;&quot;},{&quot;family&quot;:&quot;Trbojević-Akmačić&quot;,&quot;given&quot;:&quot;Irena&quot;,&quot;parse-names&quot;:false,&quot;dropping-particle&quot;:&quot;&quot;,&quot;non-dropping-particle&quot;:&quot;&quot;},{&quot;family&quot;:&quot;Shubhakar&quot;,&quot;given&quot;:&quot;Archana&quot;,&quot;parse-names&quot;:false,&quot;dropping-particle&quot;:&quot;&quot;,&quot;non-dropping-particle&quot;:&quot;&quot;},{&quot;family&quot;:&quot;Hazes&quot;,&quot;given&quot;:&quot;Johanna M.W.&quot;,&quot;parse-names&quot;:false,&quot;dropping-particle&quot;:&quot;&quot;,&quot;non-dropping-particle&quot;:&quot;&quot;},{&quot;family&quot;:&quot;Reichl&quot;,&quot;given&quot;:&quot;Udo&quot;,&quot;parse-names&quot;:false,&quot;dropping-particle&quot;:&quot;&quot;,&quot;non-dropping-particle&quot;:&quot;&quot;},{&quot;family&quot;:&quot;Fernandes&quot;,&quot;given&quot;:&quot;Daryl L.&quot;,&quot;parse-names&quot;:false,&quot;dropping-particle&quot;:&quot;&quot;,&quot;non-dropping-particle&quot;:&quot;&quot;},{&quot;family&quot;:&quot;Pučić-Baković&quot;,&quot;given&quot;:&quot;Maja&quot;,&quot;parse-names&quot;:false,&quot;dropping-particle&quot;:&quot;&quot;,&quot;non-dropping-particle&quot;:&quot;&quot;},{&quot;family&quot;:&quot;Rapp&quot;,&quot;given&quot;:&quot;Erdmann&quot;,&quot;parse-names&quot;:false,&quot;dropping-particle&quot;:&quot;&quot;,&quot;non-dropping-particle&quot;:&quot;&quot;},{&quot;family&quot;:&quot;Spencer&quot;,&quot;given&quot;:&quot;Daniel I.R.&quot;,&quot;parse-names&quot;:false,&quot;dropping-particle&quot;:&quot;&quot;,&quot;non-dropping-particle&quot;:&quot;&quot;},{&quot;family&quot;:&quot;Dolhain&quot;,&quot;given&quot;:&quot;Radboud J.E.M.&quot;,&quot;parse-names&quot;:false,&quot;dropping-particle&quot;:&quot;&quot;,&quot;non-dropping-particle&quot;:&quot;&quot;},{&quot;family&quot;:&quot;Rudd&quot;,&quot;given&quot;:&quot;Pauline M.&quot;,&quot;parse-names&quot;:false,&quot;dropping-particle&quot;:&quot;&quot;,&quot;non-dropping-particle&quot;:&quot;&quot;},{&quot;family&quot;:&quot;Lauc&quot;,&quot;given&quot;:&quot;Gordan&quot;,&quot;parse-names&quot;:false,&quot;dropping-particle&quot;:&quot;&quot;,&quot;non-dropping-particle&quot;:&quot;&quot;},{&quot;family&quot;:&quot;Wuhrer&quot;,&quot;given&quot;:&quot;Manfred&quot;,&quot;parse-names&quot;:false,&quot;dropping-particle&quot;:&quot;&quot;,&quot;non-dropping-particle&quot;:&quot;&quot;}],&quot;container-title&quot;:&quot;Molecular &amp; Cellular Proteomics&quot;,&quot;DOI&quot;:&quot;10.1074/mcp.RA117.000454&quot;,&quot;ISSN&quot;:&quot;15359476&quot;,&quot;issued&quot;:{&quot;date-parts&quot;:[[2019,1]]},&quot;page&quot;:&quot;3-15&quot;,&quot;issue&quot;:&quot;1&quot;,&quot;volume&quot;:&quot;18&quot;,&quot;container-title-short&quot;:&quot;&quot;},&quot;isTemporary&quot;:false},{&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1a67cadb-7295-47a8-8cc3-e28fe241ea3d&quot;,&quot;properties&quot;:{&quot;noteIndex&quot;:0},&quot;isEdited&quot;:false,&quot;manualOverride&quot;:{&quot;isManuallyOverridden&quot;:false,&quot;citeprocText&quot;:&quot;(34, 40, 45, 46)&quot;,&quot;manualOverrideText&quot;:&quot;&quot;},&quot;citationTag&quot;:&quot;MENDELEY_CITATION_v3_eyJjaXRhdGlvbklEIjoiTUVOREVMRVlfQ0lUQVRJT05fMWE2N2NhZGItNzI5NS00N2E4LThjYzMtZTI4ZmUyNDFlYTNk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001e8802-d5eb-497d-9dbf-df8315f0efba&quot;,&quot;properties&quot;:{&quot;noteIndex&quot;:0},&quot;isEdited&quot;:false,&quot;manualOverride&quot;:{&quot;isManuallyOverridden&quot;:false,&quot;citeprocText&quot;:&quot;(34)&quot;,&quot;manualOverrideText&quot;:&quot;&quot;},&quot;citationTag&quot;:&quot;MENDELEY_CITATION_v3_eyJjaXRhdGlvbklEIjoiTUVOREVMRVlfQ0lUQVRJT05fMDAxZTg4MDItZDVlYi00OTdkLTlkYmYtZGY4MzE1ZjBlZmJh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
    <we:property name="MENDELEY_CITATIONS_STYLE" value="{&quot;id&quot;:&quot;https://www.zotero.org/styles/molecular-and-cellular-proteomics&quot;,&quot;title&quot;:&quot;Molecular &amp; Cellular Proteomics&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2795C75-1078-4A77-AB77-6EC108DDB094}">
  <ds:schemaRefs>
    <ds:schemaRef ds:uri="http://schemas.openxmlformats.org/officeDocument/2006/bibliography"/>
  </ds:schemaRefs>
</ds:datastoreItem>
</file>

<file path=customXml/itemProps2.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3.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6</Pages>
  <Words>2317</Words>
  <Characters>13212</Characters>
  <Application>Microsoft Office Word</Application>
  <DocSecurity>0</DocSecurity>
  <Lines>110</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11</cp:revision>
  <cp:lastPrinted>2022-12-20T13:29:00Z</cp:lastPrinted>
  <dcterms:created xsi:type="dcterms:W3CDTF">2023-08-13T07:41:00Z</dcterms:created>
  <dcterms:modified xsi:type="dcterms:W3CDTF">2023-08-2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s://files.taylorandfrancis.com/tf_USCSEA.pdf</vt:lpwstr>
  </property>
  <property fmtid="{D5CDD505-2E9C-101B-9397-08002B2CF9AE}" pid="25" name="Mendeley Recent Style Name 7_1">
    <vt:lpwstr>Taylor &amp; Francis - Council of Science Editors (numeric) Bastiaan</vt:lpwstr>
  </property>
  <property fmtid="{D5CDD505-2E9C-101B-9397-08002B2CF9AE}" pid="26" name="Mendeley Recent Style Id 8_1">
    <vt:lpwstr>http://www.zotero.org/styles/bibtexaas</vt:lpwstr>
  </property>
  <property fmtid="{D5CDD505-2E9C-101B-9397-08002B2CF9AE}" pid="27" name="Mendeley Recent Style Name 8_1">
    <vt:lpwstr>WordToLatex</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